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6A1981" w:rsidRPr="00F078ED" w:rsidRDefault="006A1981" w:rsidP="00F078ED">
                                <w:pPr>
                                  <w:pStyle w:val="Title"/>
                                </w:pPr>
                                <w:r w:rsidRPr="00F078ED">
                                  <w:t xml:space="preserve">A </w:t>
                                </w:r>
                                <w:r>
                                  <w:t xml:space="preserve">3D Printed, Non-Invasive </w:t>
                                </w:r>
                                <w:r w:rsidRPr="00F078ED">
                                  <w:t>Brain Computer Interface Prosthetic Hand</w:t>
                                </w:r>
                              </w:p>
                              <w:p w14:paraId="3793696A" w14:textId="77777777" w:rsidR="006A1981" w:rsidRDefault="006A1981" w:rsidP="00A56F0D">
                                <w:pPr>
                                  <w:rPr>
                                    <w:sz w:val="56"/>
                                    <w:szCs w:val="144"/>
                                  </w:rPr>
                                </w:pPr>
                              </w:p>
                              <w:p w14:paraId="2D3FDFA0" w14:textId="77777777" w:rsidR="006A1981" w:rsidRPr="00A56F0D" w:rsidRDefault="006A198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6A1981" w:rsidRDefault="006A1981">
                                <w:r>
                                  <w:t>Completed under the supervision of</w:t>
                                </w:r>
                              </w:p>
                              <w:p w14:paraId="3CF9F5AD" w14:textId="77777777" w:rsidR="006A1981" w:rsidRPr="00A56F0D" w:rsidRDefault="006A1981" w:rsidP="004D1F8F">
                                <w:pPr>
                                  <w:rPr>
                                    <w:sz w:val="48"/>
                                    <w:szCs w:val="144"/>
                                  </w:rPr>
                                </w:pPr>
                                <w:r>
                                  <w:rPr>
                                    <w:sz w:val="48"/>
                                    <w:szCs w:val="144"/>
                                  </w:rPr>
                                  <w:t>Dr Kaushik Mahata, Ph.D.</w:t>
                                </w:r>
                              </w:p>
                              <w:p w14:paraId="5C52BDF2" w14:textId="77777777" w:rsidR="006A1981" w:rsidRPr="004D1F8F" w:rsidRDefault="006A19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834515" w:rsidR="006A1981" w:rsidRPr="004D1F8F" w:rsidRDefault="006A198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6A1981" w:rsidRDefault="006A198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6A1981" w:rsidRPr="00F078ED" w:rsidRDefault="006A1981" w:rsidP="00F078ED">
                          <w:pPr>
                            <w:pStyle w:val="Title"/>
                          </w:pPr>
                          <w:r w:rsidRPr="00F078ED">
                            <w:t xml:space="preserve">A </w:t>
                          </w:r>
                          <w:r>
                            <w:t xml:space="preserve">3D Printed, Non-Invasive </w:t>
                          </w:r>
                          <w:r w:rsidRPr="00F078ED">
                            <w:t>Brain Computer Interface Prosthetic Hand</w:t>
                          </w:r>
                        </w:p>
                        <w:p w14:paraId="3793696A" w14:textId="77777777" w:rsidR="006A1981" w:rsidRDefault="006A1981" w:rsidP="00A56F0D">
                          <w:pPr>
                            <w:rPr>
                              <w:sz w:val="56"/>
                              <w:szCs w:val="144"/>
                            </w:rPr>
                          </w:pPr>
                        </w:p>
                        <w:p w14:paraId="2D3FDFA0" w14:textId="77777777" w:rsidR="006A1981" w:rsidRPr="00A56F0D" w:rsidRDefault="006A198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6A1981" w:rsidRDefault="006A1981">
                          <w:r>
                            <w:t>Completed under the supervision of</w:t>
                          </w:r>
                        </w:p>
                        <w:p w14:paraId="3CF9F5AD" w14:textId="77777777" w:rsidR="006A1981" w:rsidRPr="00A56F0D" w:rsidRDefault="006A1981" w:rsidP="004D1F8F">
                          <w:pPr>
                            <w:rPr>
                              <w:sz w:val="48"/>
                              <w:szCs w:val="144"/>
                            </w:rPr>
                          </w:pPr>
                          <w:r>
                            <w:rPr>
                              <w:sz w:val="48"/>
                              <w:szCs w:val="144"/>
                            </w:rPr>
                            <w:t>Dr Kaushik Mahata, Ph.D.</w:t>
                          </w:r>
                        </w:p>
                        <w:p w14:paraId="5C52BDF2" w14:textId="77777777" w:rsidR="006A1981" w:rsidRPr="004D1F8F" w:rsidRDefault="006A198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834515" w:rsidR="006A1981" w:rsidRPr="004D1F8F" w:rsidRDefault="006A198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6A1981" w:rsidRDefault="006A198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3058ACD5" w:rsidR="0037199B" w:rsidRDefault="0037199B" w:rsidP="0037199B">
      <w:r>
        <w:br w:type="page"/>
      </w:r>
    </w:p>
    <w:p w14:paraId="53671689" w14:textId="77777777" w:rsidR="006A1981" w:rsidRDefault="006A1981" w:rsidP="006A1981">
      <w:pPr>
        <w:pStyle w:val="Heading1"/>
      </w:pPr>
      <w:r>
        <w:lastRenderedPageBreak/>
        <w:t>Acknowledgements</w:t>
      </w:r>
    </w:p>
    <w:p w14:paraId="54EB2B90" w14:textId="073B0594" w:rsidR="006A1981" w:rsidRDefault="006A1981" w:rsidP="006A1981">
      <w:pPr>
        <w:pStyle w:val="Heading1"/>
      </w:pPr>
      <w:r>
        <w:br w:type="page"/>
      </w:r>
      <w:r>
        <w:lastRenderedPageBreak/>
        <w:t>List of Contributions</w:t>
      </w:r>
      <w:r>
        <w:br w:type="page"/>
      </w:r>
    </w:p>
    <w:p w14:paraId="52882E4F" w14:textId="77777777" w:rsidR="006A1981" w:rsidRDefault="006A1981" w:rsidP="006A1981"/>
    <w:p w14:paraId="3EEF27C2" w14:textId="77777777" w:rsidR="0037199B" w:rsidRDefault="0037199B" w:rsidP="00E115C0">
      <w:pPr>
        <w:pStyle w:val="Heading1"/>
      </w:pPr>
      <w:bookmarkStart w:id="1" w:name="_Toc24134328"/>
      <w:r>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7528B58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46431E" w:rsidR="00ED0562" w:rsidRPr="00ED0562" w:rsidRDefault="006A1981">
          <w:pPr>
            <w:pStyle w:val="TOC1"/>
            <w:tabs>
              <w:tab w:val="right" w:leader="dot" w:pos="8755"/>
            </w:tabs>
            <w:rPr>
              <w:rFonts w:ascii="Times New Roman" w:hAnsi="Times New Roman"/>
              <w:noProof/>
              <w:lang w:val="en-AU" w:eastAsia="en-AU"/>
            </w:rPr>
          </w:pPr>
          <w:hyperlink w:anchor="_Toc24134328" w:history="1">
            <w:r w:rsidR="00ED0562" w:rsidRPr="00ED0562">
              <w:rPr>
                <w:rStyle w:val="Hyperlink"/>
                <w:rFonts w:ascii="Times New Roman" w:hAnsi="Times New Roman"/>
                <w:noProof/>
              </w:rPr>
              <w:t>Table of Conten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i</w:t>
            </w:r>
            <w:r w:rsidR="00ED0562" w:rsidRPr="00ED0562">
              <w:rPr>
                <w:rFonts w:ascii="Times New Roman" w:hAnsi="Times New Roman"/>
                <w:noProof/>
                <w:webHidden/>
              </w:rPr>
              <w:fldChar w:fldCharType="end"/>
            </w:r>
          </w:hyperlink>
        </w:p>
        <w:p w14:paraId="67522AEC" w14:textId="3F7D70EC" w:rsidR="00ED0562" w:rsidRPr="00ED0562" w:rsidRDefault="006A1981">
          <w:pPr>
            <w:pStyle w:val="TOC1"/>
            <w:tabs>
              <w:tab w:val="right" w:leader="dot" w:pos="8755"/>
            </w:tabs>
            <w:rPr>
              <w:rFonts w:ascii="Times New Roman" w:hAnsi="Times New Roman"/>
              <w:noProof/>
              <w:lang w:val="en-AU" w:eastAsia="en-AU"/>
            </w:rPr>
          </w:pPr>
          <w:hyperlink w:anchor="_Toc24134329" w:history="1">
            <w:r w:rsidR="00ED0562" w:rsidRPr="00ED0562">
              <w:rPr>
                <w:rStyle w:val="Hyperlink"/>
                <w:rFonts w:ascii="Times New Roman" w:hAnsi="Times New Roman"/>
                <w:noProof/>
              </w:rPr>
              <w:t>Nomenclatu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v</w:t>
            </w:r>
            <w:r w:rsidR="00ED0562" w:rsidRPr="00ED0562">
              <w:rPr>
                <w:rFonts w:ascii="Times New Roman" w:hAnsi="Times New Roman"/>
                <w:noProof/>
                <w:webHidden/>
              </w:rPr>
              <w:fldChar w:fldCharType="end"/>
            </w:r>
          </w:hyperlink>
        </w:p>
        <w:p w14:paraId="564583C3" w14:textId="29795E84"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0" w:history="1">
            <w:r w:rsidR="00ED0562" w:rsidRPr="00ED0562">
              <w:rPr>
                <w:rStyle w:val="Hyperlink"/>
                <w:rFonts w:ascii="Times New Roman" w:hAnsi="Times New Roman"/>
                <w:noProof/>
              </w:rPr>
              <w:t>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Introdu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43DCBC7C" w14:textId="16FC1231"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1" w:history="1">
            <w:r w:rsidR="00ED0562" w:rsidRPr="00ED0562">
              <w:rPr>
                <w:rStyle w:val="Hyperlink"/>
                <w:rFonts w:ascii="Times New Roman" w:hAnsi="Times New Roman"/>
                <w:noProof/>
              </w:rPr>
              <w:t>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Biological Background</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0637C96D" w14:textId="02268913"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2" w:history="1">
            <w:r w:rsidR="00ED0562" w:rsidRPr="00ED0562">
              <w:rPr>
                <w:rStyle w:val="Hyperlink"/>
                <w:rFonts w:ascii="Times New Roman" w:hAnsi="Times New Roman"/>
                <w:noProof/>
              </w:rPr>
              <w:t>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Neuron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25370F0D" w14:textId="1A90952A"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3" w:history="1">
            <w:r w:rsidR="00ED0562" w:rsidRPr="00ED0562">
              <w:rPr>
                <w:rStyle w:val="Hyperlink"/>
                <w:rFonts w:ascii="Times New Roman" w:hAnsi="Times New Roman"/>
                <w:noProof/>
              </w:rPr>
              <w:t>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rtical Areas for Voluntary Movemen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4C491EE4" w14:textId="075A8032"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4" w:history="1">
            <w:r w:rsidR="00ED0562" w:rsidRPr="00ED0562">
              <w:rPr>
                <w:rStyle w:val="Hyperlink"/>
                <w:rFonts w:ascii="Times New Roman" w:hAnsi="Times New Roman"/>
                <w:noProof/>
              </w:rPr>
              <w:t>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lectroencephalography (EE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4</w:t>
            </w:r>
            <w:r w:rsidR="00ED0562" w:rsidRPr="00ED0562">
              <w:rPr>
                <w:rFonts w:ascii="Times New Roman" w:hAnsi="Times New Roman"/>
                <w:noProof/>
                <w:webHidden/>
              </w:rPr>
              <w:fldChar w:fldCharType="end"/>
            </w:r>
          </w:hyperlink>
        </w:p>
        <w:p w14:paraId="2C33015F" w14:textId="09499B7E" w:rsidR="00ED0562" w:rsidRPr="00ED0562" w:rsidRDefault="006A1981">
          <w:pPr>
            <w:pStyle w:val="TOC1"/>
            <w:tabs>
              <w:tab w:val="left" w:pos="440"/>
              <w:tab w:val="right" w:leader="dot" w:pos="8755"/>
            </w:tabs>
            <w:rPr>
              <w:rFonts w:ascii="Times New Roman" w:hAnsi="Times New Roman"/>
              <w:noProof/>
              <w:lang w:val="en-AU" w:eastAsia="en-AU"/>
            </w:rPr>
          </w:pPr>
          <w:hyperlink w:anchor="_Toc24134335" w:history="1">
            <w:r w:rsidR="00ED0562" w:rsidRPr="00ED0562">
              <w:rPr>
                <w:rStyle w:val="Hyperlink"/>
                <w:rFonts w:ascii="Times New Roman" w:hAnsi="Times New Roman"/>
                <w:noProof/>
              </w:rPr>
              <w:t>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terature Revie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3BC86C9C" w14:textId="6D5FF77D"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6" w:history="1">
            <w:r w:rsidR="00ED0562" w:rsidRPr="00ED0562">
              <w:rPr>
                <w:rStyle w:val="Hyperlink"/>
                <w:rFonts w:ascii="Times New Roman" w:hAnsi="Times New Roman"/>
                <w:noProof/>
              </w:rPr>
              <w:t>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and Pre-processin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12FB6102" w14:textId="2B1ED971"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37" w:history="1">
            <w:r w:rsidR="00ED0562" w:rsidRPr="00ED0562">
              <w:rPr>
                <w:rStyle w:val="Hyperlink"/>
                <w:rFonts w:ascii="Times New Roman" w:hAnsi="Times New Roman"/>
                <w:noProof/>
              </w:rPr>
              <w:t>3.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gnal Recording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50C55661" w14:textId="68E1A83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38" w:history="1">
            <w:r w:rsidR="00ED0562" w:rsidRPr="00ED0562">
              <w:rPr>
                <w:rStyle w:val="Hyperlink"/>
                <w:rFonts w:ascii="Times New Roman" w:hAnsi="Times New Roman"/>
                <w:noProof/>
              </w:rPr>
              <w:t>3.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gitalisation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3D8F9A1C" w14:textId="5EDBDCC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39" w:history="1">
            <w:r w:rsidR="00ED0562" w:rsidRPr="00ED0562">
              <w:rPr>
                <w:rStyle w:val="Hyperlink"/>
                <w:rFonts w:ascii="Times New Roman" w:hAnsi="Times New Roman"/>
                <w:noProof/>
              </w:rPr>
              <w:t>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eature Extra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4917F9F7" w14:textId="595E140C"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0" w:history="1">
            <w:r w:rsidR="00ED0562" w:rsidRPr="00ED0562">
              <w:rPr>
                <w:rStyle w:val="Hyperlink"/>
                <w:rFonts w:ascii="Times New Roman" w:hAnsi="Times New Roman"/>
                <w:noProof/>
              </w:rPr>
              <w:t>3.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daptive Autoregressive Model (AAR)</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8</w:t>
            </w:r>
            <w:r w:rsidR="00ED0562" w:rsidRPr="00ED0562">
              <w:rPr>
                <w:rFonts w:ascii="Times New Roman" w:hAnsi="Times New Roman"/>
                <w:noProof/>
                <w:webHidden/>
              </w:rPr>
              <w:fldChar w:fldCharType="end"/>
            </w:r>
          </w:hyperlink>
        </w:p>
        <w:p w14:paraId="37DD51BF" w14:textId="28954DB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1" w:history="1">
            <w:r w:rsidR="00ED0562" w:rsidRPr="00ED0562">
              <w:rPr>
                <w:rStyle w:val="Hyperlink"/>
                <w:rFonts w:ascii="Times New Roman" w:hAnsi="Times New Roman"/>
                <w:noProof/>
              </w:rPr>
              <w:t>3.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Wavelet Transform (DW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9</w:t>
            </w:r>
            <w:r w:rsidR="00ED0562" w:rsidRPr="00ED0562">
              <w:rPr>
                <w:rFonts w:ascii="Times New Roman" w:hAnsi="Times New Roman"/>
                <w:noProof/>
                <w:webHidden/>
              </w:rPr>
              <w:fldChar w:fldCharType="end"/>
            </w:r>
          </w:hyperlink>
        </w:p>
        <w:p w14:paraId="4095DE22" w14:textId="0A570706"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2" w:history="1">
            <w:r w:rsidR="00ED0562" w:rsidRPr="00ED0562">
              <w:rPr>
                <w:rStyle w:val="Hyperlink"/>
                <w:rFonts w:ascii="Times New Roman" w:hAnsi="Times New Roman"/>
                <w:noProof/>
              </w:rPr>
              <w:t>3.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hort Time Fourier Transform (STF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0</w:t>
            </w:r>
            <w:r w:rsidR="00ED0562" w:rsidRPr="00ED0562">
              <w:rPr>
                <w:rFonts w:ascii="Times New Roman" w:hAnsi="Times New Roman"/>
                <w:noProof/>
                <w:webHidden/>
              </w:rPr>
              <w:fldChar w:fldCharType="end"/>
            </w:r>
          </w:hyperlink>
        </w:p>
        <w:p w14:paraId="50779EB5" w14:textId="0C6E7CA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3" w:history="1">
            <w:r w:rsidR="00ED0562" w:rsidRPr="00ED0562">
              <w:rPr>
                <w:rStyle w:val="Hyperlink"/>
                <w:rFonts w:ascii="Times New Roman" w:hAnsi="Times New Roman"/>
                <w:noProof/>
              </w:rPr>
              <w:t>3.2.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Cosine Transform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1</w:t>
            </w:r>
            <w:r w:rsidR="00ED0562" w:rsidRPr="00ED0562">
              <w:rPr>
                <w:rFonts w:ascii="Times New Roman" w:hAnsi="Times New Roman"/>
                <w:noProof/>
                <w:webHidden/>
              </w:rPr>
              <w:fldChar w:fldCharType="end"/>
            </w:r>
          </w:hyperlink>
        </w:p>
        <w:p w14:paraId="18107639" w14:textId="5594F29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44" w:history="1">
            <w:r w:rsidR="00ED0562" w:rsidRPr="00ED0562">
              <w:rPr>
                <w:rStyle w:val="Hyperlink"/>
                <w:rFonts w:ascii="Times New Roman" w:hAnsi="Times New Roman"/>
                <w:noProof/>
              </w:rPr>
              <w:t>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4A9434D5" w14:textId="0A543760"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5" w:history="1">
            <w:r w:rsidR="00ED0562" w:rsidRPr="00ED0562">
              <w:rPr>
                <w:rStyle w:val="Hyperlink"/>
                <w:rFonts w:ascii="Times New Roman" w:hAnsi="Times New Roman"/>
                <w:noProof/>
              </w:rPr>
              <w:t>3.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near Discriminant Analysis (L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32BBBE33" w14:textId="4AA4BEBB"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6" w:history="1">
            <w:r w:rsidR="00ED0562" w:rsidRPr="00ED0562">
              <w:rPr>
                <w:rStyle w:val="Hyperlink"/>
                <w:rFonts w:ascii="Times New Roman" w:hAnsi="Times New Roman"/>
                <w:noProof/>
              </w:rPr>
              <w:t>3.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Quadratic Discriminant Analysis (Q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677C76CD" w14:textId="067ABD1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7" w:history="1">
            <w:r w:rsidR="00ED0562" w:rsidRPr="00ED0562">
              <w:rPr>
                <w:rStyle w:val="Hyperlink"/>
                <w:rFonts w:ascii="Times New Roman" w:hAnsi="Times New Roman"/>
                <w:noProof/>
              </w:rPr>
              <w:t>3.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upport Vector Machines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CE6933B" w14:textId="0C8C51C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48" w:history="1">
            <w:r w:rsidR="00ED0562" w:rsidRPr="00ED0562">
              <w:rPr>
                <w:rStyle w:val="Hyperlink"/>
                <w:rFonts w:ascii="Times New Roman" w:hAnsi="Times New Roman"/>
                <w:noProof/>
              </w:rPr>
              <w:t>3.3.4.</w:t>
            </w:r>
            <w:r w:rsidR="00ED0562" w:rsidRPr="00ED0562">
              <w:rPr>
                <w:rFonts w:ascii="Times New Roman" w:hAnsi="Times New Roman"/>
                <w:noProof/>
                <w:lang w:val="en-AU" w:eastAsia="en-AU"/>
              </w:rPr>
              <w:tab/>
            </w:r>
            <w:r w:rsidR="00ED0562" w:rsidRPr="00ED0562">
              <w:rPr>
                <w:rStyle w:val="Hyperlink"/>
                <w:rFonts w:ascii="Times New Roman" w:hAnsi="Times New Roman"/>
                <w:i/>
                <w:noProof/>
              </w:rPr>
              <w:t>k</w:t>
            </w:r>
            <w:r w:rsidR="00ED0562" w:rsidRPr="00ED0562">
              <w:rPr>
                <w:rStyle w:val="Hyperlink"/>
                <w:rFonts w:ascii="Times New Roman" w:hAnsi="Times New Roman"/>
                <w:noProof/>
              </w:rPr>
              <w:t>-Nearest Neighbours (kN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4AB0278" w14:textId="12D5CFCB" w:rsidR="00ED0562" w:rsidRPr="00ED0562" w:rsidRDefault="006A1981">
          <w:pPr>
            <w:pStyle w:val="TOC2"/>
            <w:tabs>
              <w:tab w:val="left" w:pos="880"/>
              <w:tab w:val="right" w:leader="dot" w:pos="8755"/>
            </w:tabs>
            <w:rPr>
              <w:rFonts w:ascii="Times New Roman" w:hAnsi="Times New Roman"/>
              <w:noProof/>
              <w:lang w:val="en-AU" w:eastAsia="en-AU"/>
            </w:rPr>
          </w:pPr>
          <w:hyperlink w:anchor="_Toc24134349" w:history="1">
            <w:r w:rsidR="00ED0562" w:rsidRPr="00ED0562">
              <w:rPr>
                <w:rStyle w:val="Hyperlink"/>
                <w:rFonts w:ascii="Times New Roman" w:hAnsi="Times New Roman"/>
                <w:noProof/>
              </w:rPr>
              <w:t>3.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4F8A8CBC" w14:textId="736E3900"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0" w:history="1">
            <w:r w:rsidR="00ED0562" w:rsidRPr="00ED0562">
              <w:rPr>
                <w:rStyle w:val="Hyperlink"/>
                <w:rFonts w:ascii="Times New Roman" w:hAnsi="Times New Roman"/>
                <w:noProof/>
              </w:rPr>
              <w:t>3.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Methodology</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1145EBA8" w14:textId="624E419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1" w:history="1">
            <w:r w:rsidR="00ED0562" w:rsidRPr="00ED0562">
              <w:rPr>
                <w:rStyle w:val="Hyperlink"/>
                <w:rFonts w:ascii="Times New Roman" w:hAnsi="Times New Roman"/>
                <w:noProof/>
              </w:rPr>
              <w:t>3.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Resul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6</w:t>
            </w:r>
            <w:r w:rsidR="00ED0562" w:rsidRPr="00ED0562">
              <w:rPr>
                <w:rFonts w:ascii="Times New Roman" w:hAnsi="Times New Roman"/>
                <w:noProof/>
                <w:webHidden/>
              </w:rPr>
              <w:fldChar w:fldCharType="end"/>
            </w:r>
          </w:hyperlink>
        </w:p>
        <w:p w14:paraId="426E39F6" w14:textId="2FC5B724" w:rsidR="00ED0562" w:rsidRPr="00ED0562" w:rsidRDefault="006A1981">
          <w:pPr>
            <w:pStyle w:val="TOC1"/>
            <w:tabs>
              <w:tab w:val="left" w:pos="440"/>
              <w:tab w:val="right" w:leader="dot" w:pos="8755"/>
            </w:tabs>
            <w:rPr>
              <w:rFonts w:ascii="Times New Roman" w:hAnsi="Times New Roman"/>
              <w:noProof/>
              <w:lang w:val="en-AU" w:eastAsia="en-AU"/>
            </w:rPr>
          </w:pPr>
          <w:hyperlink w:anchor="_Toc24134352" w:history="1">
            <w:r w:rsidR="00ED0562" w:rsidRPr="00ED0562">
              <w:rPr>
                <w:rStyle w:val="Hyperlink"/>
                <w:rFonts w:ascii="Times New Roman" w:hAnsi="Times New Roman"/>
                <w:noProof/>
              </w:rPr>
              <w:t>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posed Syste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9</w:t>
            </w:r>
            <w:r w:rsidR="00ED0562" w:rsidRPr="00ED0562">
              <w:rPr>
                <w:rFonts w:ascii="Times New Roman" w:hAnsi="Times New Roman"/>
                <w:noProof/>
                <w:webHidden/>
              </w:rPr>
              <w:fldChar w:fldCharType="end"/>
            </w:r>
          </w:hyperlink>
        </w:p>
        <w:p w14:paraId="19B27979" w14:textId="248DF565"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3" w:history="1">
            <w:r w:rsidR="00ED0562" w:rsidRPr="00ED0562">
              <w:rPr>
                <w:rStyle w:val="Hyperlink"/>
                <w:rFonts w:ascii="Times New Roman" w:hAnsi="Times New Roman"/>
                <w:noProof/>
              </w:rPr>
              <w:t>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0</w:t>
            </w:r>
            <w:r w:rsidR="00ED0562" w:rsidRPr="00ED0562">
              <w:rPr>
                <w:rFonts w:ascii="Times New Roman" w:hAnsi="Times New Roman"/>
                <w:noProof/>
                <w:webHidden/>
              </w:rPr>
              <w:fldChar w:fldCharType="end"/>
            </w:r>
          </w:hyperlink>
        </w:p>
        <w:p w14:paraId="6EEAC808" w14:textId="67D65E67"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4" w:history="1">
            <w:r w:rsidR="00ED0562" w:rsidRPr="00ED0562">
              <w:rPr>
                <w:rStyle w:val="Hyperlink"/>
                <w:rFonts w:ascii="Times New Roman" w:hAnsi="Times New Roman"/>
                <w:noProof/>
              </w:rPr>
              <w:t>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1</w:t>
            </w:r>
            <w:r w:rsidR="00ED0562" w:rsidRPr="00ED0562">
              <w:rPr>
                <w:rFonts w:ascii="Times New Roman" w:hAnsi="Times New Roman"/>
                <w:noProof/>
                <w:webHidden/>
              </w:rPr>
              <w:fldChar w:fldCharType="end"/>
            </w:r>
          </w:hyperlink>
        </w:p>
        <w:p w14:paraId="4008DA23" w14:textId="1935CB9C"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5" w:history="1">
            <w:r w:rsidR="00ED0562" w:rsidRPr="00ED0562">
              <w:rPr>
                <w:rStyle w:val="Hyperlink"/>
                <w:rFonts w:ascii="Times New Roman" w:hAnsi="Times New Roman"/>
                <w:noProof/>
              </w:rPr>
              <w:t>4.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2EA534AD" w14:textId="4AE4D798"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6" w:history="1">
            <w:r w:rsidR="00ED0562" w:rsidRPr="00ED0562">
              <w:rPr>
                <w:rStyle w:val="Hyperlink"/>
                <w:rFonts w:ascii="Times New Roman" w:hAnsi="Times New Roman"/>
                <w:noProof/>
              </w:rPr>
              <w:t>4.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PI Timing Requirements for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12E2A106" w14:textId="6C0EC8F2"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7" w:history="1">
            <w:r w:rsidR="00ED0562" w:rsidRPr="00ED0562">
              <w:rPr>
                <w:rStyle w:val="Hyperlink"/>
                <w:rFonts w:ascii="Times New Roman" w:hAnsi="Times New Roman"/>
                <w:noProof/>
              </w:rPr>
              <w:t>4.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figuring and Operating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1B48244C" w14:textId="40E57F9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58" w:history="1">
            <w:r w:rsidR="00ED0562" w:rsidRPr="00ED0562">
              <w:rPr>
                <w:rStyle w:val="Hyperlink"/>
                <w:rFonts w:ascii="Times New Roman" w:hAnsi="Times New Roman"/>
                <w:noProof/>
              </w:rPr>
              <w:t>4.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cessing and Transmis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39A5252B" w14:textId="6D71422F" w:rsidR="00ED0562" w:rsidRPr="00ED0562" w:rsidRDefault="006A1981">
          <w:pPr>
            <w:pStyle w:val="TOC2"/>
            <w:tabs>
              <w:tab w:val="left" w:pos="880"/>
              <w:tab w:val="right" w:leader="dot" w:pos="8755"/>
            </w:tabs>
            <w:rPr>
              <w:rFonts w:ascii="Times New Roman" w:hAnsi="Times New Roman"/>
              <w:noProof/>
              <w:lang w:val="en-AU" w:eastAsia="en-AU"/>
            </w:rPr>
          </w:pPr>
          <w:hyperlink w:anchor="_Toc24134359" w:history="1">
            <w:r w:rsidR="00ED0562" w:rsidRPr="00ED0562">
              <w:rPr>
                <w:rStyle w:val="Hyperlink"/>
                <w:rFonts w:ascii="Times New Roman" w:hAnsi="Times New Roman"/>
                <w:noProof/>
              </w:rPr>
              <w:t>4.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 and Control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5</w:t>
            </w:r>
            <w:r w:rsidR="00ED0562" w:rsidRPr="00ED0562">
              <w:rPr>
                <w:rFonts w:ascii="Times New Roman" w:hAnsi="Times New Roman"/>
                <w:noProof/>
                <w:webHidden/>
              </w:rPr>
              <w:fldChar w:fldCharType="end"/>
            </w:r>
          </w:hyperlink>
        </w:p>
        <w:p w14:paraId="0F8FA6E2" w14:textId="33917329"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0" w:history="1">
            <w:r w:rsidR="00ED0562" w:rsidRPr="00ED0562">
              <w:rPr>
                <w:rStyle w:val="Hyperlink"/>
                <w:rFonts w:ascii="Times New Roman" w:hAnsi="Times New Roman"/>
                <w:noProof/>
              </w:rPr>
              <w:t>4.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3D Printed Prosthetic Ar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7</w:t>
            </w:r>
            <w:r w:rsidR="00ED0562" w:rsidRPr="00ED0562">
              <w:rPr>
                <w:rFonts w:ascii="Times New Roman" w:hAnsi="Times New Roman"/>
                <w:noProof/>
                <w:webHidden/>
              </w:rPr>
              <w:fldChar w:fldCharType="end"/>
            </w:r>
          </w:hyperlink>
        </w:p>
        <w:p w14:paraId="1501F1CA" w14:textId="6D8D3E19"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1" w:history="1">
            <w:r w:rsidR="00ED0562" w:rsidRPr="00ED0562">
              <w:rPr>
                <w:rStyle w:val="Hyperlink"/>
                <w:rFonts w:ascii="Times New Roman" w:hAnsi="Times New Roman"/>
                <w:noProof/>
              </w:rPr>
              <w:t>4.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Hardware an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06A58304" w14:textId="76A9307E"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2" w:history="1">
            <w:r w:rsidR="00ED0562" w:rsidRPr="00ED0562">
              <w:rPr>
                <w:rStyle w:val="Hyperlink"/>
                <w:rFonts w:ascii="Times New Roman" w:hAnsi="Times New Roman"/>
                <w:noProof/>
              </w:rPr>
              <w:t>4.6.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Ap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169FDF83" w14:textId="11463A18"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3" w:history="1">
            <w:r w:rsidR="00ED0562" w:rsidRPr="00ED0562">
              <w:rPr>
                <w:rStyle w:val="Hyperlink"/>
                <w:rFonts w:ascii="Times New Roman" w:hAnsi="Times New Roman"/>
                <w:noProof/>
              </w:rPr>
              <w:t>4.6.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1</w:t>
            </w:r>
            <w:r w:rsidR="00ED0562" w:rsidRPr="00ED0562">
              <w:rPr>
                <w:rFonts w:ascii="Times New Roman" w:hAnsi="Times New Roman"/>
                <w:noProof/>
                <w:webHidden/>
              </w:rPr>
              <w:fldChar w:fldCharType="end"/>
            </w:r>
          </w:hyperlink>
        </w:p>
        <w:p w14:paraId="0E4E5AC4" w14:textId="0C797C1B"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4" w:history="1">
            <w:r w:rsidR="00ED0562" w:rsidRPr="00ED0562">
              <w:rPr>
                <w:rStyle w:val="Hyperlink"/>
                <w:rFonts w:ascii="Times New Roman" w:hAnsi="Times New Roman"/>
                <w:noProof/>
              </w:rPr>
              <w:t>4.6.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2</w:t>
            </w:r>
            <w:r w:rsidR="00ED0562" w:rsidRPr="00ED0562">
              <w:rPr>
                <w:rFonts w:ascii="Times New Roman" w:hAnsi="Times New Roman"/>
                <w:noProof/>
                <w:webHidden/>
              </w:rPr>
              <w:fldChar w:fldCharType="end"/>
            </w:r>
          </w:hyperlink>
        </w:p>
        <w:p w14:paraId="6EFCD130" w14:textId="6A397AED" w:rsidR="00ED0562" w:rsidRPr="00ED0562" w:rsidRDefault="006A1981">
          <w:pPr>
            <w:pStyle w:val="TOC1"/>
            <w:tabs>
              <w:tab w:val="left" w:pos="440"/>
              <w:tab w:val="right" w:leader="dot" w:pos="8755"/>
            </w:tabs>
            <w:rPr>
              <w:rFonts w:ascii="Times New Roman" w:hAnsi="Times New Roman"/>
              <w:noProof/>
              <w:lang w:val="en-AU" w:eastAsia="en-AU"/>
            </w:rPr>
          </w:pPr>
          <w:hyperlink w:anchor="_Toc24134365" w:history="1">
            <w:r w:rsidR="00ED0562" w:rsidRPr="00ED0562">
              <w:rPr>
                <w:rStyle w:val="Hyperlink"/>
                <w:rFonts w:ascii="Times New Roman" w:hAnsi="Times New Roman"/>
                <w:noProof/>
              </w:rPr>
              <w:t>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gression Task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3F22348" w14:textId="07DCE3AE" w:rsidR="00ED0562" w:rsidRPr="00ED0562" w:rsidRDefault="006A1981">
          <w:pPr>
            <w:pStyle w:val="TOC2"/>
            <w:tabs>
              <w:tab w:val="left" w:pos="880"/>
              <w:tab w:val="right" w:leader="dot" w:pos="8755"/>
            </w:tabs>
            <w:rPr>
              <w:rFonts w:ascii="Times New Roman" w:hAnsi="Times New Roman"/>
              <w:noProof/>
              <w:lang w:val="en-AU" w:eastAsia="en-AU"/>
            </w:rPr>
          </w:pPr>
          <w:hyperlink w:anchor="_Toc24134366" w:history="1">
            <w:r w:rsidR="00ED0562" w:rsidRPr="00ED0562">
              <w:rPr>
                <w:rStyle w:val="Hyperlink"/>
                <w:rFonts w:ascii="Times New Roman" w:hAnsi="Times New Roman"/>
                <w:noProof/>
              </w:rPr>
              <w:t>5.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and Evaluation Processe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2B40834F" w14:textId="5613C134"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7" w:history="1">
            <w:r w:rsidR="00ED0562" w:rsidRPr="00ED0562">
              <w:rPr>
                <w:rStyle w:val="Hyperlink"/>
                <w:rFonts w:ascii="Times New Roman" w:hAnsi="Times New Roman"/>
                <w:noProof/>
              </w:rPr>
              <w:t>5.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unctionality Testing of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4FA34CE" w14:textId="2EAEF5B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8" w:history="1">
            <w:r w:rsidR="00ED0562" w:rsidRPr="00ED0562">
              <w:rPr>
                <w:rStyle w:val="Hyperlink"/>
                <w:rFonts w:ascii="Times New Roman" w:hAnsi="Times New Roman"/>
                <w:noProof/>
              </w:rPr>
              <w:t>5.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Data Acquisition using the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DC8AB22" w14:textId="756DFCB6"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69" w:history="1">
            <w:r w:rsidR="00ED0562" w:rsidRPr="00ED0562">
              <w:rPr>
                <w:rStyle w:val="Hyperlink"/>
                <w:rFonts w:ascii="Times New Roman" w:hAnsi="Times New Roman"/>
                <w:noProof/>
              </w:rPr>
              <w:t>5.1.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stablishment of the Bluetooth Link</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465A318F" w14:textId="5BC219EA"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0" w:history="1">
            <w:r w:rsidR="00ED0562" w:rsidRPr="00ED0562">
              <w:rPr>
                <w:rStyle w:val="Hyperlink"/>
                <w:rFonts w:ascii="Times New Roman" w:hAnsi="Times New Roman"/>
                <w:noProof/>
              </w:rPr>
              <w:t>5.1.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on of the PWM Control Signal</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0D2C1EAF" w14:textId="186B0B27"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1" w:history="1">
            <w:r w:rsidR="00ED0562" w:rsidRPr="00ED0562">
              <w:rPr>
                <w:rStyle w:val="Hyperlink"/>
                <w:rFonts w:ascii="Times New Roman" w:hAnsi="Times New Roman"/>
                <w:noProof/>
              </w:rPr>
              <w:t>5.1.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alculating the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0A1C9FB" w14:textId="1A0D8959"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2" w:history="1">
            <w:r w:rsidR="00ED0562" w:rsidRPr="00ED0562">
              <w:rPr>
                <w:rStyle w:val="Hyperlink"/>
                <w:rFonts w:ascii="Times New Roman" w:hAnsi="Times New Roman"/>
                <w:noProof/>
              </w:rPr>
              <w:t>5.1.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the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9CE9B0C" w14:textId="7D492F8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3" w:history="1">
            <w:r w:rsidR="00ED0562" w:rsidRPr="00ED0562">
              <w:rPr>
                <w:rStyle w:val="Hyperlink"/>
                <w:rFonts w:ascii="Times New Roman" w:hAnsi="Times New Roman"/>
                <w:noProof/>
              </w:rPr>
              <w:t>5.1.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ying Real Time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561ECE62" w14:textId="42CD1BAC"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4" w:history="1">
            <w:r w:rsidR="00ED0562" w:rsidRPr="00ED0562">
              <w:rPr>
                <w:rStyle w:val="Hyperlink"/>
                <w:rFonts w:ascii="Times New Roman" w:hAnsi="Times New Roman"/>
                <w:noProof/>
              </w:rPr>
              <w:t>5.1.8.</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ll Together No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76E07A30" w14:textId="37AFA246" w:rsidR="00ED0562" w:rsidRPr="00ED0562" w:rsidRDefault="006A1981">
          <w:pPr>
            <w:pStyle w:val="TOC2"/>
            <w:tabs>
              <w:tab w:val="left" w:pos="880"/>
              <w:tab w:val="right" w:leader="dot" w:pos="8755"/>
            </w:tabs>
            <w:rPr>
              <w:rFonts w:ascii="Times New Roman" w:hAnsi="Times New Roman"/>
              <w:noProof/>
              <w:lang w:val="en-AU" w:eastAsia="en-AU"/>
            </w:rPr>
          </w:pPr>
          <w:hyperlink w:anchor="_Toc24134375" w:history="1">
            <w:r w:rsidR="00ED0562" w:rsidRPr="00ED0562">
              <w:rPr>
                <w:rStyle w:val="Hyperlink"/>
                <w:rFonts w:ascii="Times New Roman" w:hAnsi="Times New Roman"/>
                <w:noProof/>
              </w:rPr>
              <w:t>5.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ng Classifier Training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1CBC758E" w14:textId="2BE7AB2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6" w:history="1">
            <w:r w:rsidR="00ED0562" w:rsidRPr="00ED0562">
              <w:rPr>
                <w:rStyle w:val="Hyperlink"/>
                <w:rFonts w:ascii="Times New Roman" w:hAnsi="Times New Roman"/>
                <w:noProof/>
              </w:rPr>
              <w:t>5.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Data Acquisition Setu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4F694A4" w14:textId="32B1CA93" w:rsidR="00ED0562" w:rsidRPr="00ED0562" w:rsidRDefault="006A1981">
          <w:pPr>
            <w:pStyle w:val="TOC3"/>
            <w:tabs>
              <w:tab w:val="left" w:pos="1320"/>
              <w:tab w:val="right" w:leader="dot" w:pos="8755"/>
            </w:tabs>
            <w:rPr>
              <w:rFonts w:ascii="Times New Roman" w:hAnsi="Times New Roman"/>
              <w:noProof/>
              <w:lang w:val="en-AU" w:eastAsia="en-AU"/>
            </w:rPr>
          </w:pPr>
          <w:hyperlink w:anchor="_Toc24134377" w:history="1">
            <w:r w:rsidR="00ED0562" w:rsidRPr="00ED0562">
              <w:rPr>
                <w:rStyle w:val="Hyperlink"/>
                <w:rFonts w:ascii="Times New Roman" w:hAnsi="Times New Roman"/>
                <w:noProof/>
              </w:rPr>
              <w:t>5.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Paradig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2B11912" w14:textId="6A826BF3" w:rsidR="00ED0562" w:rsidRPr="00ED0562" w:rsidRDefault="006A1981">
          <w:pPr>
            <w:pStyle w:val="TOC1"/>
            <w:tabs>
              <w:tab w:val="left" w:pos="440"/>
              <w:tab w:val="right" w:leader="dot" w:pos="8755"/>
            </w:tabs>
            <w:rPr>
              <w:rFonts w:ascii="Times New Roman" w:hAnsi="Times New Roman"/>
              <w:noProof/>
              <w:lang w:val="en-AU" w:eastAsia="en-AU"/>
            </w:rPr>
          </w:pPr>
          <w:hyperlink w:anchor="_Toc24134378" w:history="1">
            <w:r w:rsidR="00ED0562" w:rsidRPr="00ED0562">
              <w:rPr>
                <w:rStyle w:val="Hyperlink"/>
                <w:rFonts w:ascii="Times New Roman" w:hAnsi="Times New Roman"/>
                <w:noProof/>
              </w:rPr>
              <w:t>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clu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7</w:t>
            </w:r>
            <w:r w:rsidR="00ED0562" w:rsidRPr="00ED0562">
              <w:rPr>
                <w:rFonts w:ascii="Times New Roman" w:hAnsi="Times New Roman"/>
                <w:noProof/>
                <w:webHidden/>
              </w:rPr>
              <w:fldChar w:fldCharType="end"/>
            </w:r>
          </w:hyperlink>
        </w:p>
        <w:p w14:paraId="5F1B7193" w14:textId="100B872B" w:rsidR="00ED0562" w:rsidRPr="00ED0562" w:rsidRDefault="006A1981">
          <w:pPr>
            <w:pStyle w:val="TOC1"/>
            <w:tabs>
              <w:tab w:val="left" w:pos="440"/>
              <w:tab w:val="right" w:leader="dot" w:pos="8755"/>
            </w:tabs>
            <w:rPr>
              <w:rFonts w:ascii="Times New Roman" w:hAnsi="Times New Roman"/>
              <w:noProof/>
              <w:lang w:val="en-AU" w:eastAsia="en-AU"/>
            </w:rPr>
          </w:pPr>
          <w:hyperlink w:anchor="_Toc24134379" w:history="1">
            <w:r w:rsidR="00ED0562" w:rsidRPr="00ED0562">
              <w:rPr>
                <w:rStyle w:val="Hyperlink"/>
                <w:rFonts w:ascii="Times New Roman" w:hAnsi="Times New Roman"/>
                <w:noProof/>
              </w:rPr>
              <w:t>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Reference Lis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8</w:t>
            </w:r>
            <w:r w:rsidR="00ED0562" w:rsidRPr="00ED0562">
              <w:rPr>
                <w:rFonts w:ascii="Times New Roman" w:hAnsi="Times New Roman"/>
                <w:noProof/>
                <w:webHidden/>
              </w:rPr>
              <w:fldChar w:fldCharType="end"/>
            </w:r>
          </w:hyperlink>
        </w:p>
        <w:p w14:paraId="3AE0EA6C" w14:textId="200F602B" w:rsidR="00ED0562" w:rsidRPr="00ED0562" w:rsidRDefault="006A1981">
          <w:pPr>
            <w:pStyle w:val="TOC1"/>
            <w:tabs>
              <w:tab w:val="right" w:leader="dot" w:pos="8755"/>
            </w:tabs>
            <w:rPr>
              <w:rFonts w:ascii="Times New Roman" w:hAnsi="Times New Roman"/>
              <w:noProof/>
              <w:lang w:val="en-AU" w:eastAsia="en-AU"/>
            </w:rPr>
          </w:pPr>
          <w:hyperlink w:anchor="_Toc24134380" w:history="1">
            <w:r w:rsidR="00ED0562" w:rsidRPr="00ED0562">
              <w:rPr>
                <w:rStyle w:val="Hyperlink"/>
                <w:rFonts w:ascii="Times New Roman" w:hAnsi="Times New Roman"/>
                <w:noProof/>
              </w:rPr>
              <w:t>Appendix A – Data Acquisition Board Schematic</w:t>
            </w:r>
            <w:r w:rsidR="00ED0562" w:rsidRPr="00ED0562">
              <w:rPr>
                <w:rFonts w:ascii="Times New Roman" w:hAnsi="Times New Roman"/>
                <w:noProof/>
                <w:webHidden/>
              </w:rPr>
              <w:tab/>
            </w:r>
            <w:r w:rsidR="00ED0562">
              <w:rPr>
                <w:rFonts w:ascii="Times New Roman" w:hAnsi="Times New Roman"/>
                <w:noProof/>
                <w:webHidden/>
              </w:rPr>
              <w:t>A-</w:t>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8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13432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6A1981"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6A1981"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6A1981"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134330"/>
      <w:r>
        <w:lastRenderedPageBreak/>
        <w:t>Introduction</w:t>
      </w:r>
      <w:bookmarkEnd w:id="3"/>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13433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5" w:name="_Toc2413433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6" w:name="_Toc24134333"/>
      <w:r>
        <w:t>Cortical Areas for Voluntary Movement</w:t>
      </w:r>
      <w:bookmarkEnd w:id="6"/>
    </w:p>
    <w:p w14:paraId="2C91B6DA" w14:textId="5969DCF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591380">
        <w:t xml:space="preserve">Figure </w:t>
      </w:r>
      <w:r w:rsidR="00591380">
        <w:rPr>
          <w:noProof/>
        </w:rPr>
        <w:t>1</w:t>
      </w:r>
      <w:r w:rsidR="00CD2CE3">
        <w:fldChar w:fldCharType="end"/>
      </w:r>
      <w:r>
        <w:t>.</w:t>
      </w:r>
    </w:p>
    <w:p w14:paraId="7E6BD473" w14:textId="17C4DE13"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591380">
        <w:rPr>
          <w:noProof/>
        </w:rPr>
        <w:t>1</w:t>
      </w:r>
      <w:r w:rsidR="006A1981">
        <w:rPr>
          <w:noProof/>
        </w:rPr>
        <w:fldChar w:fldCharType="end"/>
      </w:r>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0933920E"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187BF49" w:rsidR="00876994" w:rsidRDefault="00CD2CE3" w:rsidP="00CD2CE3">
      <w:pPr>
        <w:pStyle w:val="Caption"/>
      </w:pPr>
      <w:bookmarkStart w:id="8" w:name="_Ref23786706"/>
      <w:r>
        <w:t xml:space="preserve">Figure </w:t>
      </w:r>
      <w:r w:rsidR="006A1981">
        <w:fldChar w:fldCharType="begin"/>
      </w:r>
      <w:r w:rsidR="006A1981">
        <w:instrText xml:space="preserve"> SEQ Figure \* ARABIC </w:instrText>
      </w:r>
      <w:r w:rsidR="006A1981">
        <w:fldChar w:fldCharType="separate"/>
      </w:r>
      <w:r w:rsidR="00591380">
        <w:rPr>
          <w:noProof/>
        </w:rPr>
        <w:t>2</w:t>
      </w:r>
      <w:r w:rsidR="006A1981">
        <w:rPr>
          <w:noProof/>
        </w:rPr>
        <w:fldChar w:fldCharType="end"/>
      </w:r>
      <w:bookmarkEnd w:id="8"/>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9" w:name="_Toc2413433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0E6B95B"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591380">
        <w:t xml:space="preserve">Figure </w:t>
      </w:r>
      <w:r w:rsidR="00591380">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102EC97" w:rsidR="00542EE0" w:rsidRDefault="00542EE0" w:rsidP="00542EE0">
      <w:pPr>
        <w:pStyle w:val="Caption"/>
      </w:pPr>
      <w:bookmarkStart w:id="10" w:name="_Ref23787672"/>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6A1981" w:rsidRPr="00542EE0" w:rsidRDefault="006A198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6A1981" w:rsidRPr="00542EE0" w:rsidRDefault="006A198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6A1981" w:rsidRPr="00542EE0" w:rsidRDefault="006A198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6A1981" w:rsidRPr="00542EE0" w:rsidRDefault="006A198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6A1981">
        <w:fldChar w:fldCharType="begin"/>
      </w:r>
      <w:r w:rsidR="006A1981">
        <w:instrText xml:space="preserve"> SEQ Figure \* ARABIC </w:instrText>
      </w:r>
      <w:r w:rsidR="006A1981">
        <w:fldChar w:fldCharType="separate"/>
      </w:r>
      <w:r w:rsidR="00591380">
        <w:rPr>
          <w:noProof/>
        </w:rPr>
        <w:t>3</w:t>
      </w:r>
      <w:r w:rsidR="006A1981">
        <w:rPr>
          <w:noProof/>
        </w:rPr>
        <w:fldChar w:fldCharType="end"/>
      </w:r>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CFECD99"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C439D4A" w:rsidR="000460BF" w:rsidRPr="00494F6A" w:rsidRDefault="00494F6A" w:rsidP="00494F6A">
      <w:pPr>
        <w:pStyle w:val="Caption"/>
      </w:pPr>
      <w:bookmarkStart w:id="11" w:name="_Ref23788105"/>
      <w:r>
        <w:t xml:space="preserve">Figure </w:t>
      </w:r>
      <w:r w:rsidR="006A1981">
        <w:fldChar w:fldCharType="begin"/>
      </w:r>
      <w:r w:rsidR="006A1981">
        <w:instrText xml:space="preserve"> SEQ Figure \* ARABIC </w:instrText>
      </w:r>
      <w:r w:rsidR="006A1981">
        <w:fldChar w:fldCharType="separate"/>
      </w:r>
      <w:r w:rsidR="00591380">
        <w:rPr>
          <w:noProof/>
        </w:rPr>
        <w:t>4</w:t>
      </w:r>
      <w:r w:rsidR="006A1981">
        <w:rPr>
          <w:noProof/>
        </w:rPr>
        <w:fldChar w:fldCharType="end"/>
      </w:r>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2" w:name="_Toc24134335"/>
      <w:r>
        <w:lastRenderedPageBreak/>
        <w:t>Literature Review</w:t>
      </w:r>
      <w:bookmarkEnd w:id="12"/>
    </w:p>
    <w:p w14:paraId="661ED093" w14:textId="4583051E"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B2AEA7C" w:rsidR="00106E28" w:rsidRDefault="00536F7A" w:rsidP="00536F7A">
      <w:pPr>
        <w:pStyle w:val="Caption"/>
      </w:pPr>
      <w:bookmarkStart w:id="13" w:name="_Ref23788162"/>
      <w:r>
        <w:t xml:space="preserve">Figure </w:t>
      </w:r>
      <w:r w:rsidR="006A1981">
        <w:fldChar w:fldCharType="begin"/>
      </w:r>
      <w:r w:rsidR="006A1981">
        <w:instrText xml:space="preserve"> SEQ Figure \* ARABIC </w:instrText>
      </w:r>
      <w:r w:rsidR="006A1981">
        <w:fldChar w:fldCharType="separate"/>
      </w:r>
      <w:r w:rsidR="00591380">
        <w:rPr>
          <w:noProof/>
        </w:rPr>
        <w:t>5</w:t>
      </w:r>
      <w:r w:rsidR="006A1981">
        <w:rPr>
          <w:noProof/>
        </w:rPr>
        <w:fldChar w:fldCharType="end"/>
      </w:r>
      <w:bookmarkEnd w:id="13"/>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4" w:name="_Toc2413433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5" w:name="_Toc24134337"/>
      <w:r>
        <w:t xml:space="preserve">Signal Recording </w:t>
      </w:r>
      <w:r w:rsidR="00074D83">
        <w:t>Methods</w:t>
      </w:r>
      <w:bookmarkEnd w:id="15"/>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6" w:name="_Toc24134338"/>
      <w:r>
        <w:t>Digitalisation Method</w:t>
      </w:r>
      <w:r w:rsidR="004053CF">
        <w:t>s</w:t>
      </w:r>
      <w:bookmarkEnd w:id="16"/>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7" w:name="_Ref17121520"/>
      <w:bookmarkStart w:id="18" w:name="_Toc24134339"/>
      <w:r>
        <w:t>Feature Extraction</w:t>
      </w:r>
      <w:bookmarkEnd w:id="17"/>
      <w:bookmarkEnd w:id="18"/>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19" w:name="_Toc2413434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6A1981" w:rsidRPr="00025F89" w:rsidRDefault="006A198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6A1981" w:rsidRPr="00025F89" w:rsidRDefault="006A198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6A1981" w:rsidRPr="00025F89" w:rsidRDefault="006A198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6A1981" w:rsidRPr="00025F89" w:rsidRDefault="006A198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6A1981" w:rsidRPr="00025F89" w:rsidRDefault="006A198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6A1981" w:rsidRPr="00025F89" w:rsidRDefault="006A198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6A1981" w:rsidRPr="00025F89" w:rsidRDefault="006A198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6A1981" w:rsidRPr="00025F89" w:rsidRDefault="006A198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6A1981" w:rsidRPr="00025F89" w:rsidRDefault="006A198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6A1981" w:rsidRPr="00025F89" w:rsidRDefault="006A198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6A1981"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6A1981" w:rsidRPr="00025F89" w:rsidRDefault="006A198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6A1981" w:rsidRPr="00025F89" w:rsidRDefault="006A198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6A1981" w:rsidRPr="00025F89" w:rsidRDefault="006A198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6A1981" w:rsidRPr="00025F89" w:rsidRDefault="006A198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6A1981" w:rsidRPr="00025F89" w:rsidRDefault="006A198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6A1981" w:rsidRPr="00025F89" w:rsidRDefault="006A198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6A1981" w:rsidRPr="00025F89" w:rsidRDefault="006A198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6A1981" w:rsidRPr="00025F89" w:rsidRDefault="006A198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6A1981" w:rsidRPr="00025F89" w:rsidRDefault="006A198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6A1981" w:rsidRPr="00025F89" w:rsidRDefault="006A198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6A1981" w:rsidRPr="00025F89" w:rsidRDefault="006A198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6A1981" w:rsidRPr="00025F89" w:rsidRDefault="006A198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6A1981"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6A1981" w:rsidRPr="00025F89" w:rsidRDefault="006A198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6A1981" w:rsidRPr="00025F89" w:rsidRDefault="006A198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6A1981" w:rsidRPr="00025F89" w:rsidRDefault="006A198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6A1981" w:rsidRPr="00025F89" w:rsidRDefault="006A198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6A1981" w:rsidRPr="00025F89" w:rsidRDefault="006A1981"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6A1981" w:rsidRPr="00025F89" w:rsidRDefault="006A1981"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6A1981" w:rsidRPr="00025F89" w:rsidRDefault="006A198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6A1981" w:rsidRPr="00025F89" w:rsidRDefault="006A198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6A1981" w:rsidRPr="00025F89" w:rsidRDefault="006A198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6A1981" w:rsidRPr="00025F89" w:rsidRDefault="006A198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6A1981" w:rsidRPr="00025F89" w:rsidRDefault="006A198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6A1981" w:rsidRPr="00025F89" w:rsidRDefault="006A198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6A1981" w:rsidRPr="00025F89" w:rsidRDefault="006A198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6A1981" w:rsidRPr="00025F89" w:rsidRDefault="006A198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6A1981" w:rsidRPr="00025F89" w:rsidRDefault="006A198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6A1981" w:rsidRPr="00025F89" w:rsidRDefault="006A198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6A1981" w:rsidRPr="00025F89" w:rsidRDefault="006A198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6A1981" w:rsidRPr="00025F89" w:rsidRDefault="006A198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6A1981" w:rsidRPr="00025F89" w:rsidRDefault="006A198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6A1981" w:rsidRPr="00025F89" w:rsidRDefault="006A198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6A1981" w:rsidRPr="00025F89" w:rsidRDefault="006A198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6A1981" w:rsidRPr="00025F89" w:rsidRDefault="006A198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6A1981" w:rsidRPr="00025F89" w:rsidRDefault="006A1981"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6A1981" w:rsidRPr="00025F89" w:rsidRDefault="006A1981"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6A1981" w:rsidRPr="00025F89" w:rsidRDefault="006A1981"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6A1981" w:rsidRPr="00025F89" w:rsidRDefault="006A1981"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6A1981" w:rsidRPr="00025F89" w:rsidRDefault="006A1981"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6A1981" w:rsidRPr="00025F89" w:rsidRDefault="006A1981"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6A1981" w:rsidRPr="00025F89" w:rsidRDefault="006A1981"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6A1981" w:rsidRPr="00025F89" w:rsidRDefault="006A1981"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0" w:name="_Toc24134341"/>
      <w:r>
        <w:t>Discrete Wavelet Transform (DWT)</w:t>
      </w:r>
      <w:bookmarkEnd w:id="20"/>
    </w:p>
    <w:p w14:paraId="250B7BE7" w14:textId="38541D62"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7562C03C" w:rsidR="005F53DD" w:rsidRDefault="00025F89" w:rsidP="00D5055C">
      <w:pPr>
        <w:pStyle w:val="Caption"/>
      </w:pPr>
      <w:bookmarkStart w:id="21" w:name="_Ref23790995"/>
      <w:r>
        <w:t xml:space="preserve">Figure </w:t>
      </w:r>
      <w:r w:rsidR="006A1981">
        <w:fldChar w:fldCharType="begin"/>
      </w:r>
      <w:r w:rsidR="006A1981">
        <w:instrText xml:space="preserve"> SEQ Figure \* ARABIC </w:instrText>
      </w:r>
      <w:r w:rsidR="006A1981">
        <w:fldChar w:fldCharType="separate"/>
      </w:r>
      <w:r w:rsidR="00591380">
        <w:rPr>
          <w:noProof/>
        </w:rPr>
        <w:t>6</w:t>
      </w:r>
      <w:r w:rsidR="006A1981">
        <w:rPr>
          <w:noProof/>
        </w:rPr>
        <w:fldChar w:fldCharType="end"/>
      </w:r>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2" w:name="_Toc2413434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3" w:name="_Toc24134343"/>
      <w:r>
        <w:t>Discrete Cosine Transform (DCT)</w:t>
      </w:r>
      <w:bookmarkEnd w:id="23"/>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6A1981" w:rsidRPr="00025F89" w:rsidRDefault="006A1981"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6A1981" w:rsidRPr="00025F89" w:rsidRDefault="006A1981"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6A198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6A1981" w:rsidRPr="00025F89" w:rsidRDefault="006A1981"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6A1981" w:rsidRPr="00025F89" w:rsidRDefault="006A1981"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6A198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4" w:name="_Toc24134344"/>
      <w:r>
        <w:t>Classification</w:t>
      </w:r>
      <w:bookmarkEnd w:id="24"/>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5" w:name="_Ref17120884"/>
      <w:bookmarkStart w:id="26" w:name="_Toc24134345"/>
      <w:r>
        <w:t>Linear Discriminant Analysis (LDA)</w:t>
      </w:r>
      <w:bookmarkEnd w:id="25"/>
      <w:bookmarkEnd w:id="26"/>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7" w:name="_Toc24134346"/>
      <w:r>
        <w:t>Quadratic Discriminant Analysis (QDA)</w:t>
      </w:r>
      <w:bookmarkEnd w:id="27"/>
    </w:p>
    <w:p w14:paraId="5BD715C6" w14:textId="27910819"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8" w:name="_Toc24134347"/>
      <w:r>
        <w:t>Support Vector Machines (SVM)</w:t>
      </w:r>
      <w:bookmarkEnd w:id="28"/>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29" w:name="_Toc24134348"/>
      <w:r>
        <w:rPr>
          <w:i/>
        </w:rPr>
        <w:t>k</w:t>
      </w:r>
      <w:r>
        <w:t>-Nearest Neighbours (kNN)</w:t>
      </w:r>
      <w:bookmarkEnd w:id="29"/>
    </w:p>
    <w:p w14:paraId="727DDD96" w14:textId="00136BFE"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6A1981" w:rsidRPr="00025F89" w:rsidRDefault="006A1981"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6A1981" w:rsidRPr="00025F89" w:rsidRDefault="006A1981"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 xml:space="preserve">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0" w:name="_Ref23797638"/>
      <w:bookmarkStart w:id="31" w:name="_Ref23797641"/>
      <w:bookmarkStart w:id="32" w:name="_Toc24134349"/>
      <w:r>
        <w:t>Simulation</w:t>
      </w:r>
      <w:bookmarkEnd w:id="30"/>
      <w:bookmarkEnd w:id="31"/>
      <w:bookmarkEnd w:id="32"/>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3" w:name="_Toc24134350"/>
      <w:r>
        <w:t>Simulation Methodology</w:t>
      </w:r>
      <w:bookmarkEnd w:id="33"/>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7417880D"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8960" behindDoc="0" locked="0" layoutInCell="1" allowOverlap="1" wp14:anchorId="7B1CEA73" wp14:editId="745B71B5">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6A1981" w:rsidRPr="002F3553" w:rsidRDefault="006A198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6A1981" w:rsidRPr="002F3553" w:rsidRDefault="006A198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13.05pt;margin-top:0;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6BPC6QMAABgOAAAOAAAAZHJzL2Uyb0RvYy54bWzsV99v2zYQfh+w/4HQ&#10;eyNLsmRbiFN4yRIUCFpjydBnmqYsoRLJkXTs7K/fR0qWUjvdmmIpVmAPce748+743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gTw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6A1981" w:rsidRPr="002F3553" w:rsidRDefault="006A1981"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6A1981" w:rsidRPr="002F3553" w:rsidRDefault="006A1981" w:rsidP="002F3553">
                        <w:pPr>
                          <w:jc w:val="center"/>
                          <w:rPr>
                            <w:lang w:val="en-US"/>
                          </w:rPr>
                        </w:pPr>
                        <w:r>
                          <w:rPr>
                            <w:lang w:val="en-US"/>
                          </w:rPr>
                          <w:t>(b)</w:t>
                        </w:r>
                      </w:p>
                    </w:txbxContent>
                  </v:textbox>
                </v:shape>
                <w10:wrap type="topAndBottom"/>
              </v:group>
            </w:pict>
          </mc:Fallback>
        </mc:AlternateContent>
      </w:r>
    </w:p>
    <w:p w14:paraId="71293DBD" w14:textId="09F70926" w:rsidR="009763B9" w:rsidRDefault="009763B9" w:rsidP="009763B9">
      <w:pPr>
        <w:pStyle w:val="Caption"/>
      </w:pPr>
      <w:bookmarkStart w:id="34" w:name="_Ref23791241"/>
      <w:r>
        <w:t xml:space="preserve">Figure </w:t>
      </w:r>
      <w:r w:rsidR="006A1981">
        <w:fldChar w:fldCharType="begin"/>
      </w:r>
      <w:r w:rsidR="006A1981">
        <w:instrText xml:space="preserve"> SEQ Figure \* ARABIC </w:instrText>
      </w:r>
      <w:r w:rsidR="006A1981">
        <w:fldChar w:fldCharType="separate"/>
      </w:r>
      <w:r w:rsidR="00591380">
        <w:rPr>
          <w:noProof/>
        </w:rPr>
        <w:t>7</w:t>
      </w:r>
      <w:r w:rsidR="006A1981">
        <w:rPr>
          <w:noProof/>
        </w:rPr>
        <w:fldChar w:fldCharType="end"/>
      </w:r>
      <w:bookmarkEnd w:id="34"/>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5" w:name="_Toc24134351"/>
      <w:r>
        <w:t>Simulation Results</w:t>
      </w:r>
      <w:bookmarkEnd w:id="35"/>
    </w:p>
    <w:p w14:paraId="72EC2B5C" w14:textId="084D3207"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788831D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591380">
        <w:t xml:space="preserve">Figure </w:t>
      </w:r>
      <w:r w:rsidR="00591380">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591380">
        <w:t xml:space="preserve">Table </w:t>
      </w:r>
      <w:r w:rsidR="00591380">
        <w:rPr>
          <w:noProof/>
        </w:rPr>
        <w:t>1</w:t>
      </w:r>
      <w:r w:rsidR="00336D1A">
        <w:fldChar w:fldCharType="end"/>
      </w:r>
      <w:r w:rsidR="00FF6066">
        <w:t>.</w:t>
      </w:r>
    </w:p>
    <w:p w14:paraId="12E9D660" w14:textId="4473C8FE" w:rsidR="00400BA0" w:rsidRDefault="00400BA0" w:rsidP="00400BA0">
      <w:pPr>
        <w:pStyle w:val="Caption"/>
        <w:rPr>
          <w:noProof/>
          <w:lang w:eastAsia="en-AU"/>
        </w:rPr>
      </w:pPr>
      <w:bookmarkStart w:id="36" w:name="_Ref24019082"/>
      <w:r>
        <w:t xml:space="preserve">Figure </w:t>
      </w:r>
      <w:r w:rsidR="006A1981">
        <w:fldChar w:fldCharType="begin"/>
      </w:r>
      <w:r w:rsidR="006A1981">
        <w:instrText xml:space="preserve"> SEQ Figure \* ARABIC </w:instrText>
      </w:r>
      <w:r w:rsidR="006A1981">
        <w:fldChar w:fldCharType="separate"/>
      </w:r>
      <w:r w:rsidR="00591380">
        <w:rPr>
          <w:noProof/>
        </w:rPr>
        <w:t>8</w:t>
      </w:r>
      <w:r w:rsidR="006A1981">
        <w:rPr>
          <w:noProof/>
        </w:rPr>
        <w:fldChar w:fldCharType="end"/>
      </w:r>
      <w:bookmarkEnd w:id="36"/>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7BF8F4D1" w:rsidR="001C3B77" w:rsidRDefault="00336D1A" w:rsidP="00336D1A">
      <w:pPr>
        <w:pStyle w:val="Caption"/>
      </w:pPr>
      <w:bookmarkStart w:id="37" w:name="_Ref23791327"/>
      <w:r>
        <w:lastRenderedPageBreak/>
        <w:t xml:space="preserve">Table </w:t>
      </w:r>
      <w:r w:rsidR="006A1981">
        <w:fldChar w:fldCharType="begin"/>
      </w:r>
      <w:r w:rsidR="006A1981">
        <w:instrText xml:space="preserve"> SEQ Table \* ARABIC </w:instrText>
      </w:r>
      <w:r w:rsidR="006A1981">
        <w:fldChar w:fldCharType="separate"/>
      </w:r>
      <w:r w:rsidR="00591380">
        <w:rPr>
          <w:noProof/>
        </w:rPr>
        <w:t>1</w:t>
      </w:r>
      <w:r w:rsidR="006A1981">
        <w:rPr>
          <w:noProof/>
        </w:rPr>
        <w:fldChar w:fldCharType="end"/>
      </w:r>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F04E51B" w:rsidR="00FF6066" w:rsidRDefault="001F3571" w:rsidP="00414A84">
      <w:pPr>
        <w:ind w:left="720"/>
      </w:pPr>
      <w:r>
        <w:fldChar w:fldCharType="begin"/>
      </w:r>
      <w:r>
        <w:instrText xml:space="preserve"> REF _Ref24019092 \h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591380">
        <w:t xml:space="preserve">Table </w:t>
      </w:r>
      <w:r w:rsidR="00591380">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29C8FF7C">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52FB621F" w:rsidR="00400BA0" w:rsidRDefault="00400BA0" w:rsidP="00400BA0">
      <w:pPr>
        <w:pStyle w:val="Caption"/>
      </w:pPr>
      <w:bookmarkStart w:id="38" w:name="_Ref24019092"/>
      <w:r>
        <w:t xml:space="preserve">Figure </w:t>
      </w:r>
      <w:r w:rsidR="006A1981">
        <w:fldChar w:fldCharType="begin"/>
      </w:r>
      <w:r w:rsidR="006A1981">
        <w:instrText xml:space="preserve"> SEQ Figure \* ARABIC </w:instrText>
      </w:r>
      <w:r w:rsidR="006A1981">
        <w:fldChar w:fldCharType="separate"/>
      </w:r>
      <w:r w:rsidR="00591380">
        <w:rPr>
          <w:noProof/>
        </w:rPr>
        <w:t>9</w:t>
      </w:r>
      <w:r w:rsidR="006A1981">
        <w:rPr>
          <w:noProof/>
        </w:rPr>
        <w:fldChar w:fldCharType="end"/>
      </w:r>
      <w:bookmarkEnd w:id="38"/>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64E20B70" w:rsidR="00336D1A" w:rsidRDefault="00336D1A" w:rsidP="00336D1A">
      <w:pPr>
        <w:pStyle w:val="Caption"/>
      </w:pPr>
      <w:bookmarkStart w:id="39" w:name="_Ref23791368"/>
      <w:r>
        <w:lastRenderedPageBreak/>
        <w:t xml:space="preserve">Table </w:t>
      </w:r>
      <w:r w:rsidR="006A1981">
        <w:fldChar w:fldCharType="begin"/>
      </w:r>
      <w:r w:rsidR="006A1981">
        <w:instrText xml:space="preserve"> SEQ Table \* ARABIC </w:instrText>
      </w:r>
      <w:r w:rsidR="006A1981">
        <w:fldChar w:fldCharType="separate"/>
      </w:r>
      <w:r w:rsidR="00591380">
        <w:rPr>
          <w:noProof/>
        </w:rPr>
        <w:t>2</w:t>
      </w:r>
      <w:r w:rsidR="006A1981">
        <w:rPr>
          <w:noProof/>
        </w:rPr>
        <w:fldChar w:fldCharType="end"/>
      </w:r>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0" w:name="_Toc24134352"/>
      <w:r>
        <w:lastRenderedPageBreak/>
        <w:t>Proposed System</w:t>
      </w:r>
      <w:bookmarkEnd w:id="40"/>
    </w:p>
    <w:p w14:paraId="46C741C2" w14:textId="490DD59D"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591380">
        <w:t xml:space="preserve">Figure </w:t>
      </w:r>
      <w:r w:rsidR="00591380">
        <w:rPr>
          <w:noProof/>
        </w:rPr>
        <w:t>10</w:t>
      </w:r>
      <w:r w:rsidR="008D57FF">
        <w:fldChar w:fldCharType="end"/>
      </w:r>
      <w:r>
        <w:t>.</w:t>
      </w:r>
    </w:p>
    <w:p w14:paraId="67661F73" w14:textId="6E14512F" w:rsidR="00674A14" w:rsidRDefault="008D57FF" w:rsidP="008D57FF">
      <w:pPr>
        <w:pStyle w:val="Caption"/>
      </w:pPr>
      <w:bookmarkStart w:id="41" w:name="_Ref23791522"/>
      <w:r>
        <w:t xml:space="preserve">Figure </w:t>
      </w:r>
      <w:r w:rsidR="006A1981">
        <w:fldChar w:fldCharType="begin"/>
      </w:r>
      <w:r w:rsidR="006A1981">
        <w:instrText xml:space="preserve"> SEQ Figure \* ARABIC </w:instrText>
      </w:r>
      <w:r w:rsidR="006A1981">
        <w:fldChar w:fldCharType="separate"/>
      </w:r>
      <w:r w:rsidR="00591380">
        <w:rPr>
          <w:noProof/>
        </w:rPr>
        <w:t>10</w:t>
      </w:r>
      <w:r w:rsidR="006A1981">
        <w:rPr>
          <w:noProof/>
        </w:rPr>
        <w:fldChar w:fldCharType="end"/>
      </w:r>
      <w:bookmarkEnd w:id="41"/>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3A01B2AE" w:rsidR="005040F2" w:rsidRDefault="008D57FF" w:rsidP="008D57FF">
      <w:pPr>
        <w:pStyle w:val="Caption"/>
      </w:pPr>
      <w:bookmarkStart w:id="42" w:name="_Ref23791597"/>
      <w:r>
        <w:t xml:space="preserve">Figure </w:t>
      </w:r>
      <w:r w:rsidR="006A1981">
        <w:fldChar w:fldCharType="begin"/>
      </w:r>
      <w:r w:rsidR="006A1981">
        <w:instrText xml:space="preserve"> SEQ Figure \* ARABIC </w:instrText>
      </w:r>
      <w:r w:rsidR="006A1981">
        <w:fldChar w:fldCharType="separate"/>
      </w:r>
      <w:r w:rsidR="00591380">
        <w:rPr>
          <w:noProof/>
        </w:rPr>
        <w:t>11</w:t>
      </w:r>
      <w:r w:rsidR="006A1981">
        <w:rPr>
          <w:noProof/>
        </w:rPr>
        <w:fldChar w:fldCharType="end"/>
      </w:r>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3" w:name="_Toc24134353"/>
      <w:r>
        <w:lastRenderedPageBreak/>
        <w:t>EEG Hardware</w:t>
      </w:r>
      <w:bookmarkEnd w:id="43"/>
    </w:p>
    <w:p w14:paraId="6919D0E3" w14:textId="0D5B1D82"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289EB10B" w:rsidR="0064617F" w:rsidRDefault="00565E52" w:rsidP="00565E52">
      <w:pPr>
        <w:pStyle w:val="Caption"/>
      </w:pPr>
      <w:bookmarkStart w:id="44" w:name="_Ref23791930"/>
      <w:r>
        <w:t xml:space="preserve">Figure </w:t>
      </w:r>
      <w:r w:rsidR="006A1981">
        <w:fldChar w:fldCharType="begin"/>
      </w:r>
      <w:r w:rsidR="006A1981">
        <w:instrText xml:space="preserve"> SEQ Figure \* ARABIC </w:instrText>
      </w:r>
      <w:r w:rsidR="006A1981">
        <w:fldChar w:fldCharType="separate"/>
      </w:r>
      <w:r w:rsidR="00591380">
        <w:rPr>
          <w:noProof/>
        </w:rPr>
        <w:t>12</w:t>
      </w:r>
      <w:r w:rsidR="006A1981">
        <w:rPr>
          <w:noProof/>
        </w:rPr>
        <w:fldChar w:fldCharType="end"/>
      </w:r>
      <w:bookmarkEnd w:id="44"/>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5EC893EB"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591380">
        <w:t xml:space="preserve">Table </w:t>
      </w:r>
      <w:r w:rsidR="00591380">
        <w:rPr>
          <w:noProof/>
        </w:rPr>
        <w:t>3</w:t>
      </w:r>
      <w:r w:rsidR="00F46CF7">
        <w:fldChar w:fldCharType="end"/>
      </w:r>
      <w:r w:rsidR="0064617F">
        <w:t>.</w:t>
      </w:r>
    </w:p>
    <w:p w14:paraId="5B6BA395" w14:textId="3C9D7E0C" w:rsidR="0064617F" w:rsidRDefault="0064617F" w:rsidP="00F46CF7"/>
    <w:p w14:paraId="00F9573A" w14:textId="4101AF4D" w:rsidR="00F46CF7" w:rsidRDefault="00F46CF7" w:rsidP="00F46CF7">
      <w:pPr>
        <w:pStyle w:val="Caption"/>
      </w:pPr>
      <w:bookmarkStart w:id="45" w:name="_Ref23791973"/>
      <w:r>
        <w:t xml:space="preserve">Table </w:t>
      </w:r>
      <w:r w:rsidR="006A1981">
        <w:fldChar w:fldCharType="begin"/>
      </w:r>
      <w:r w:rsidR="006A1981">
        <w:instrText xml:space="preserve"> SEQ Table \* ARABIC </w:instrText>
      </w:r>
      <w:r w:rsidR="006A1981">
        <w:fldChar w:fldCharType="separate"/>
      </w:r>
      <w:r w:rsidR="00591380">
        <w:rPr>
          <w:noProof/>
        </w:rPr>
        <w:t>3</w:t>
      </w:r>
      <w:r w:rsidR="006A1981">
        <w:rPr>
          <w:noProof/>
        </w:rPr>
        <w:fldChar w:fldCharType="end"/>
      </w:r>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6" w:name="_Toc24134354"/>
      <w:r>
        <w:lastRenderedPageBreak/>
        <w:t>Data Acquisition System</w:t>
      </w:r>
      <w:r w:rsidR="005F1A4A">
        <w:t xml:space="preserve"> Hardware</w:t>
      </w:r>
      <w:bookmarkEnd w:id="46"/>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0E9DA505"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1428116F" w:rsidR="00D05175" w:rsidRPr="00CA501D" w:rsidRDefault="00D05175" w:rsidP="005F1A4A">
      <w:pPr>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591380">
        <w:t>Appendix A – Data Acquisition Board Schematic</w:t>
      </w:r>
      <w:r w:rsidR="001625F6">
        <w:fldChar w:fldCharType="end"/>
      </w:r>
      <w:r>
        <w:t>.</w:t>
      </w:r>
    </w:p>
    <w:p w14:paraId="23730859" w14:textId="77777777" w:rsidR="002E0AB7" w:rsidRDefault="002E0AB7" w:rsidP="00D05175"/>
    <w:p w14:paraId="386135D9" w14:textId="6706E6B7"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591380">
        <w:rPr>
          <w:noProof/>
        </w:rPr>
        <w:t>13</w:t>
      </w:r>
      <w:r w:rsidR="006A1981">
        <w:rPr>
          <w:noProof/>
        </w:rPr>
        <w:fldChar w:fldCharType="end"/>
      </w:r>
      <w:bookmarkEnd w:id="47"/>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12FE727C" w:rsidR="00F46CF7" w:rsidRDefault="00F46CF7" w:rsidP="00F46CF7">
      <w:pPr>
        <w:pStyle w:val="Caption"/>
      </w:pPr>
      <w:bookmarkStart w:id="48" w:name="_Ref23792082"/>
      <w:r>
        <w:t xml:space="preserve">Figure </w:t>
      </w:r>
      <w:r w:rsidR="006A1981">
        <w:fldChar w:fldCharType="begin"/>
      </w:r>
      <w:r w:rsidR="006A1981">
        <w:instrText xml:space="preserve"> SEQ Figure \* ARABIC </w:instrText>
      </w:r>
      <w:r w:rsidR="006A1981">
        <w:fldChar w:fldCharType="separate"/>
      </w:r>
      <w:r w:rsidR="00591380">
        <w:rPr>
          <w:noProof/>
        </w:rPr>
        <w:t>14</w:t>
      </w:r>
      <w:r w:rsidR="006A1981">
        <w:rPr>
          <w:noProof/>
        </w:rPr>
        <w:fldChar w:fldCharType="end"/>
      </w:r>
      <w:bookmarkEnd w:id="48"/>
      <w:r>
        <w:t xml:space="preserve"> - A 3D render of the Data Acquisition Board.</w:t>
      </w:r>
    </w:p>
    <w:p w14:paraId="0F4F5469" w14:textId="002F330D"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w:t>
      </w:r>
      <w:r w:rsidR="008F0CA7">
        <w:t xml:space="preserve">a 9V battery to the </w:t>
      </w:r>
      <w:r w:rsidR="00076D1F">
        <w:t xml:space="preserve">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77EEBF06"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591380">
        <w:t xml:space="preserve">Table </w:t>
      </w:r>
      <w:r w:rsidR="00591380">
        <w:rPr>
          <w:noProof/>
        </w:rPr>
        <w:t>4</w:t>
      </w:r>
      <w:r w:rsidR="002D3AE2">
        <w:fldChar w:fldCharType="end"/>
      </w:r>
      <w:r>
        <w:t>.</w:t>
      </w:r>
    </w:p>
    <w:p w14:paraId="5CB50248" w14:textId="27255A7A" w:rsidR="002D3AE2" w:rsidRDefault="002D3AE2" w:rsidP="00D05175"/>
    <w:p w14:paraId="5F0CB763" w14:textId="6E30A6DC" w:rsidR="002D3AE2" w:rsidRDefault="002D3AE2" w:rsidP="002D3AE2">
      <w:pPr>
        <w:pStyle w:val="Caption"/>
      </w:pPr>
      <w:bookmarkStart w:id="49" w:name="_Ref23792151"/>
      <w:r>
        <w:t xml:space="preserve">Table </w:t>
      </w:r>
      <w:r w:rsidR="006A1981">
        <w:fldChar w:fldCharType="begin"/>
      </w:r>
      <w:r w:rsidR="006A1981">
        <w:instrText xml:space="preserve"> SEQ Table \* ARABIC </w:instrText>
      </w:r>
      <w:r w:rsidR="006A1981">
        <w:fldChar w:fldCharType="separate"/>
      </w:r>
      <w:r w:rsidR="00591380">
        <w:rPr>
          <w:noProof/>
        </w:rPr>
        <w:t>4</w:t>
      </w:r>
      <w:r w:rsidR="006A1981">
        <w:rPr>
          <w:noProof/>
        </w:rPr>
        <w:fldChar w:fldCharType="end"/>
      </w:r>
      <w:bookmarkEnd w:id="49"/>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5C2F78">
      <w:pPr>
        <w:pStyle w:val="Heading2"/>
        <w:numPr>
          <w:ilvl w:val="1"/>
          <w:numId w:val="25"/>
        </w:numPr>
        <w:spacing w:before="0"/>
        <w:ind w:left="1080"/>
      </w:pPr>
      <w:bookmarkStart w:id="50" w:name="_Toc24134355"/>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1" w:name="_Toc24134356"/>
      <w:r>
        <w:t xml:space="preserve">SPI </w:t>
      </w:r>
      <w:r w:rsidR="00596FCD">
        <w:t>Timing Requirements</w:t>
      </w:r>
      <w:r>
        <w:t xml:space="preserve"> for ADS1299</w:t>
      </w:r>
      <w:bookmarkEnd w:id="51"/>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6A1981" w:rsidRPr="00025F89" w:rsidRDefault="006A198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6A1981" w:rsidRPr="00025F89" w:rsidRDefault="006A198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6A198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w:t>
      </w:r>
      <w:r>
        <w:lastRenderedPageBreak/>
        <w:t xml:space="preserve">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2" w:name="_Toc24134357"/>
      <w:r>
        <w:t>Configuring and Operating ADS1299</w:t>
      </w:r>
      <w:bookmarkEnd w:id="52"/>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4DA5B2AC" w:rsidR="008073F4" w:rsidRDefault="00590F8E" w:rsidP="00414A84">
      <w:pPr>
        <w:ind w:left="810"/>
      </w:pPr>
      <w:r>
        <w:fldChar w:fldCharType="begin"/>
      </w:r>
      <w:r>
        <w:instrText xml:space="preserve"> REF _Ref23792682 \h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414A84">
      <w:pPr>
        <w:ind w:left="810"/>
      </w:pPr>
    </w:p>
    <w:p w14:paraId="7E59DCD0" w14:textId="208BAE57" w:rsidR="00687790" w:rsidRDefault="00687790" w:rsidP="00414A84">
      <w:pPr>
        <w:ind w:left="81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414A84">
      <w:pPr>
        <w:pStyle w:val="Heading3"/>
        <w:numPr>
          <w:ilvl w:val="2"/>
          <w:numId w:val="25"/>
        </w:numPr>
        <w:spacing w:before="0"/>
        <w:ind w:left="1530"/>
      </w:pPr>
      <w:bookmarkStart w:id="53" w:name="_Toc24134358"/>
      <w:r>
        <w:t>Processing and Transmission</w:t>
      </w:r>
      <w:bookmarkEnd w:id="53"/>
    </w:p>
    <w:p w14:paraId="77C52ADC" w14:textId="6DF09D03" w:rsidR="00590F8E" w:rsidRDefault="00590F8E" w:rsidP="00414A84">
      <w:pPr>
        <w:ind w:left="81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591380">
        <w:t xml:space="preserve">Figure </w:t>
      </w:r>
      <w:r w:rsidR="00591380">
        <w:rPr>
          <w:noProof/>
        </w:rPr>
        <w:t>16</w:t>
      </w:r>
      <w:r>
        <w:fldChar w:fldCharType="end"/>
      </w:r>
      <w:r>
        <w:t xml:space="preserve">. </w:t>
      </w:r>
    </w:p>
    <w:p w14:paraId="66757408" w14:textId="3E31262F" w:rsidR="00287BE5" w:rsidRDefault="00287BE5" w:rsidP="00287BE5"/>
    <w:p w14:paraId="54BB9A47" w14:textId="71F45A15" w:rsidR="00F22141" w:rsidRDefault="00590F8E" w:rsidP="00590F8E">
      <w:pPr>
        <w:pStyle w:val="Caption"/>
      </w:pPr>
      <w:bookmarkStart w:id="54" w:name="_Ref23792682"/>
      <w:r>
        <w:rPr>
          <w:noProof/>
          <w:lang w:eastAsia="en-AU"/>
        </w:rPr>
        <w:lastRenderedPageBreak/>
        <w:drawing>
          <wp:anchor distT="0" distB="0" distL="114300" distR="114300" simplePos="0" relativeHeight="251689984" behindDoc="0" locked="0" layoutInCell="1" allowOverlap="1" wp14:anchorId="162B052C" wp14:editId="5AF476C7">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6A1981">
        <w:fldChar w:fldCharType="begin"/>
      </w:r>
      <w:r w:rsidR="006A1981">
        <w:instrText xml:space="preserve"> SEQ Figure \* ARABIC </w:instrText>
      </w:r>
      <w:r w:rsidR="006A1981">
        <w:fldChar w:fldCharType="separate"/>
      </w:r>
      <w:r w:rsidR="00591380">
        <w:rPr>
          <w:noProof/>
        </w:rPr>
        <w:t>15</w:t>
      </w:r>
      <w:r w:rsidR="006A1981">
        <w:rPr>
          <w:noProof/>
        </w:rPr>
        <w:fldChar w:fldCharType="end"/>
      </w:r>
      <w:bookmarkEnd w:id="54"/>
      <w:r>
        <w:t xml:space="preserve"> - ADS1299 configuration flowchart.</w:t>
      </w:r>
    </w:p>
    <w:p w14:paraId="5CB588AA" w14:textId="006960BC" w:rsidR="00F22141" w:rsidRDefault="00F22141" w:rsidP="005C2F78">
      <w:pPr>
        <w:pStyle w:val="Heading2"/>
        <w:numPr>
          <w:ilvl w:val="1"/>
          <w:numId w:val="25"/>
        </w:numPr>
        <w:spacing w:before="0"/>
        <w:ind w:left="1080"/>
      </w:pPr>
      <w:bookmarkStart w:id="55" w:name="_Toc24134359"/>
      <w:r>
        <w:t>Classification and Control Hardware</w:t>
      </w:r>
      <w:bookmarkEnd w:id="55"/>
    </w:p>
    <w:p w14:paraId="4847747A" w14:textId="63C35D93" w:rsidR="00A05B90" w:rsidRDefault="008F0CA7" w:rsidP="00905789">
      <w:pPr>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Cortex-M4 based microcontroller from ST Electronics. This processor was selected due to familiarity with the system and 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E5846">
        <w:instrText xml:space="preserve"> ADDIN EN.CITE &lt;EndNote&gt;&lt;Cite&gt;&lt;Author&gt;Thornton&lt;/Author&gt;&lt;Year&gt;2016&lt;/Year&gt;&lt;RecNum&gt;76&lt;/RecNum&gt;&lt;DisplayText&gt;[8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E5846">
        <w:rPr>
          <w:noProof/>
        </w:rPr>
        <w:t>[8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56D2CD00" w:rsidR="008F0CA7" w:rsidRDefault="008F0CA7" w:rsidP="00AC647F"/>
    <w:p w14:paraId="375AE954" w14:textId="75AB543F" w:rsidR="00AC647F" w:rsidRDefault="008F0CA7" w:rsidP="00905789">
      <w:pPr>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w:t>
      </w:r>
    </w:p>
    <w:p w14:paraId="42270C12" w14:textId="48CBDA7D" w:rsidR="00AC647F" w:rsidRDefault="00AC647F" w:rsidP="00AC647F">
      <w:bookmarkStart w:id="56" w:name="_Ref23792530"/>
      <w:r>
        <w:rPr>
          <w:noProof/>
          <w:lang w:eastAsia="en-AU"/>
        </w:rPr>
        <w:lastRenderedPageBreak/>
        <w:drawing>
          <wp:anchor distT="0" distB="0" distL="114300" distR="114300" simplePos="0" relativeHeight="251691008" behindDoc="0" locked="0" layoutInCell="1" allowOverlap="1" wp14:anchorId="67D48737" wp14:editId="756E1FBE">
            <wp:simplePos x="0" y="0"/>
            <wp:positionH relativeFrom="margin">
              <wp:align>center</wp:align>
            </wp:positionH>
            <wp:positionV relativeFrom="margin">
              <wp:align>top</wp:align>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16</w:t>
      </w:r>
      <w:r>
        <w:rPr>
          <w:noProof/>
        </w:rPr>
        <w:fldChar w:fldCharType="end"/>
      </w:r>
      <w:bookmarkEnd w:id="56"/>
      <w:r>
        <w:t xml:space="preserve"> - Software module interface diagram for the Data Acquisition board.</w:t>
      </w:r>
    </w:p>
    <w:p w14:paraId="58C2C4CA" w14:textId="77777777" w:rsidR="00AC647F" w:rsidRDefault="00AC647F" w:rsidP="00905789">
      <w:pPr>
        <w:ind w:left="360"/>
      </w:pPr>
    </w:p>
    <w:p w14:paraId="063431B0" w14:textId="6D36E244" w:rsidR="008F0CA7" w:rsidRDefault="00281A66" w:rsidP="00905789">
      <w:pPr>
        <w:ind w:left="360"/>
      </w:pPr>
      <w:r>
        <w:t xml:space="preserve">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46E2F39A" w:rsidR="00281A66" w:rsidRDefault="00281A66" w:rsidP="00905789">
      <w:pPr>
        <w:ind w:left="360"/>
      </w:pPr>
    </w:p>
    <w:p w14:paraId="0BA83B4E" w14:textId="4FF7E970" w:rsidR="00281A66" w:rsidRDefault="00281A66" w:rsidP="00905789">
      <w:pPr>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fldChar w:fldCharType="separate"/>
      </w:r>
      <w:r>
        <w:t>5.2</w:t>
      </w:r>
      <w:r>
        <w:fldChar w:fldCharType="end"/>
      </w:r>
      <w:r>
        <w:t>.</w:t>
      </w:r>
    </w:p>
    <w:p w14:paraId="4B0255F2" w14:textId="760B62E8" w:rsidR="00297FB6" w:rsidRDefault="00297FB6" w:rsidP="00905789">
      <w:pPr>
        <w:ind w:left="360"/>
      </w:pPr>
    </w:p>
    <w:p w14:paraId="272BC8DB" w14:textId="6B3E3DE1" w:rsidR="00FC3250" w:rsidRDefault="00FC3250" w:rsidP="00905789">
      <w:pPr>
        <w:ind w:left="360"/>
      </w:pPr>
      <w:r>
        <w:t xml:space="preserve">Using the application notes provided by ST Electronics </w:t>
      </w:r>
      <w:r w:rsidR="00B03550">
        <w:t>&lt;</w:t>
      </w:r>
      <w:r w:rsidR="00B03550" w:rsidRPr="00B03550">
        <w:rPr>
          <w:highlight w:val="yellow"/>
        </w:rPr>
        <w:t>REFERENCE</w:t>
      </w:r>
      <w:r w:rsidR="00B03550">
        <w:t>&gt; and the STM32 Discovery Board Schematics &lt;</w:t>
      </w:r>
      <w:r w:rsidR="00B03550" w:rsidRPr="00B03550">
        <w:rPr>
          <w:highlight w:val="yellow"/>
        </w:rPr>
        <w:t>REFERENCE</w:t>
      </w:r>
      <w:r w:rsidR="00B03550">
        <w:t>&gt;, the Classification and Control Board schematic and subsequent PCB was developed. The complete schematic is presented in &lt;</w:t>
      </w:r>
      <w:r w:rsidR="00B03550" w:rsidRPr="00B03550">
        <w:rPr>
          <w:highlight w:val="yellow"/>
        </w:rPr>
        <w:t>APPENDIX</w:t>
      </w:r>
      <w:r w:rsidR="00B03550">
        <w:t xml:space="preserve">&gt;. This section will discuss the design rationale to support each sub-circuit of the board. </w:t>
      </w:r>
    </w:p>
    <w:p w14:paraId="0BECBAF3" w14:textId="77777777" w:rsidR="00FC3250" w:rsidRDefault="00FC3250" w:rsidP="00905789">
      <w:pPr>
        <w:ind w:left="360"/>
      </w:pPr>
    </w:p>
    <w:p w14:paraId="64D3AEDA" w14:textId="192DEA24" w:rsidR="00905789" w:rsidRDefault="008D6B2C" w:rsidP="00905789">
      <w:pPr>
        <w:ind w:left="360"/>
      </w:pPr>
      <w:r>
        <w:t>The various on-board components will interface through the connections specified in &lt;</w:t>
      </w:r>
      <w:r w:rsidRPr="008D6B2C">
        <w:rPr>
          <w:highlight w:val="yellow"/>
        </w:rPr>
        <w:t>TABLE</w:t>
      </w:r>
      <w:r>
        <w:t xml:space="preserve">&gt;. </w:t>
      </w:r>
    </w:p>
    <w:p w14:paraId="748DA4BC" w14:textId="117C3562" w:rsidR="00905789" w:rsidRDefault="00905789">
      <w:pPr>
        <w:spacing w:after="160" w:line="259" w:lineRule="auto"/>
      </w:pPr>
    </w:p>
    <w:p w14:paraId="261C51B6" w14:textId="0C5F0E1B" w:rsidR="00472E32" w:rsidRPr="00F22141" w:rsidRDefault="00472E32" w:rsidP="00472E32">
      <w:pPr>
        <w:pStyle w:val="Caption"/>
      </w:pPr>
      <w:bookmarkStart w:id="57" w:name="_Ref23793027"/>
      <w:r>
        <w:t xml:space="preserve">Table </w:t>
      </w:r>
      <w:r w:rsidR="006A1981">
        <w:fldChar w:fldCharType="begin"/>
      </w:r>
      <w:r w:rsidR="006A1981">
        <w:instrText xml:space="preserve"> SEQ Table \* ARABIC </w:instrText>
      </w:r>
      <w:r w:rsidR="006A1981">
        <w:fldChar w:fldCharType="separate"/>
      </w:r>
      <w:r w:rsidR="00591380">
        <w:rPr>
          <w:noProof/>
        </w:rPr>
        <w:t>5</w:t>
      </w:r>
      <w:r w:rsidR="006A1981">
        <w:rPr>
          <w:noProof/>
        </w:rPr>
        <w:fldChar w:fldCharType="end"/>
      </w:r>
      <w:bookmarkEnd w:id="57"/>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2F5F872C" w:rsidR="00297FB6" w:rsidRDefault="008D6B2C" w:rsidP="0006798C">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39226052" w14:textId="33074A1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w:t>
            </w:r>
            <w:r w:rsidR="006E6F4E">
              <w:lastRenderedPageBreak/>
              <w:t>This will communicate with the Data Acquisition Board or Android App.</w:t>
            </w:r>
            <w:r w:rsidR="008D6B2C">
              <w:t xml:space="preserve"> Mounted on back side of board</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lastRenderedPageBreak/>
              <w:t>SWD</w:t>
            </w:r>
          </w:p>
        </w:tc>
        <w:tc>
          <w:tcPr>
            <w:tcW w:w="2918" w:type="dxa"/>
            <w:vAlign w:val="center"/>
          </w:tcPr>
          <w:p w14:paraId="3B91B320" w14:textId="74786587" w:rsidR="00297FB6" w:rsidRDefault="008D6B2C" w:rsidP="0006798C">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7D00F475" w:rsidR="00297FB6" w:rsidRDefault="008D6B2C" w:rsidP="0006798C">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69A2497A" w:rsidR="00297FB6" w:rsidRDefault="008D6B2C" w:rsidP="0006798C">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492DEACC" w14:textId="3F9EC30F" w:rsidR="00297FB6" w:rsidRDefault="008D6B2C" w:rsidP="0006798C">
            <w:pPr>
              <w:jc w:val="center"/>
              <w:cnfStyle w:val="000000000000" w:firstRow="0" w:lastRow="0" w:firstColumn="0" w:lastColumn="0" w:oddVBand="0" w:evenVBand="0" w:oddHBand="0" w:evenHBand="0" w:firstRowFirstColumn="0" w:firstRowLastColumn="0" w:lastRowFirstColumn="0" w:lastRowLastColumn="0"/>
            </w:pPr>
            <w:r>
              <w:t>H</w:t>
            </w:r>
            <w:r w:rsidR="006E6F4E">
              <w:t xml:space="preserve">eaders to power and control the servos. One connector per finger, one for the wrist. </w:t>
            </w:r>
          </w:p>
        </w:tc>
      </w:tr>
      <w:tr w:rsidR="008D6B2C" w14:paraId="791776B1"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3980784" w14:textId="499A8EF0" w:rsidR="008D6B2C" w:rsidRDefault="008D6B2C" w:rsidP="0006798C">
            <w:pPr>
              <w:jc w:val="center"/>
            </w:pPr>
            <w:r>
              <w:t>Micro-USB</w:t>
            </w:r>
          </w:p>
        </w:tc>
        <w:tc>
          <w:tcPr>
            <w:tcW w:w="2918" w:type="dxa"/>
            <w:vAlign w:val="center"/>
          </w:tcPr>
          <w:p w14:paraId="3A6527B3" w14:textId="64A61B38" w:rsidR="008D6B2C" w:rsidRDefault="008D6B2C" w:rsidP="0006798C">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55B0C236" w14:textId="66E4D80D" w:rsidR="008D6B2C" w:rsidRDefault="008D6B2C" w:rsidP="0006798C">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5E3F052D" w14:textId="77777777" w:rsidR="009E4806" w:rsidRDefault="009E4806" w:rsidP="009E4806">
      <w:pPr>
        <w:ind w:left="360"/>
      </w:pPr>
    </w:p>
    <w:p w14:paraId="0EFAE843" w14:textId="2362CE13" w:rsidR="006E6F4E" w:rsidRDefault="006E6F4E" w:rsidP="009E4806">
      <w:pPr>
        <w:ind w:left="360"/>
      </w:pPr>
      <w:r>
        <w:t xml:space="preserve">The control and classification board </w:t>
      </w:r>
      <w:r w:rsidR="00B03550">
        <w:t>should</w:t>
      </w:r>
      <w:r>
        <w:t xml:space="preserve"> be installed inside the prosthetic arm. </w:t>
      </w:r>
      <w:r w:rsidR="008D6B2C">
        <w:t xml:space="preserve">This poses significant size constraints. </w:t>
      </w:r>
      <w:r>
        <w:t xml:space="preserve">Using Autodesk </w:t>
      </w:r>
      <w:proofErr w:type="spellStart"/>
      <w:r>
        <w:t>Tinkercad</w:t>
      </w:r>
      <w:proofErr w:type="spellEnd"/>
      <w:r>
        <w:t xml:space="preserve">, the boundaries </w:t>
      </w:r>
      <w:r w:rsidR="004144AE">
        <w:t>of</w:t>
      </w:r>
      <w:r>
        <w:t xml:space="preserve"> the </w:t>
      </w:r>
      <w:r w:rsidR="004144AE">
        <w:t xml:space="preserve">arm </w:t>
      </w:r>
      <w:r>
        <w:t xml:space="preserve">void were determined. These are presented in </w:t>
      </w:r>
      <w:r w:rsidR="00472E32">
        <w:fldChar w:fldCharType="begin"/>
      </w:r>
      <w:r w:rsidR="00472E32">
        <w:instrText xml:space="preserve"> REF _Ref23793155 \h </w:instrText>
      </w:r>
      <w:r w:rsidR="00472E32">
        <w:fldChar w:fldCharType="separate"/>
      </w:r>
      <w:r w:rsidR="00591380">
        <w:t xml:space="preserve">Figure </w:t>
      </w:r>
      <w:r w:rsidR="00591380">
        <w:rPr>
          <w:noProof/>
        </w:rPr>
        <w:t>17</w:t>
      </w:r>
      <w:r w:rsidR="00472E32">
        <w:fldChar w:fldCharType="end"/>
      </w:r>
      <w:r>
        <w:t xml:space="preserve">. </w:t>
      </w:r>
    </w:p>
    <w:p w14:paraId="208881B3" w14:textId="41316E0D" w:rsidR="008D6B2C" w:rsidRDefault="008D6B2C" w:rsidP="008D6B2C">
      <w:pPr>
        <w:pStyle w:val="Heading3"/>
        <w:numPr>
          <w:ilvl w:val="2"/>
          <w:numId w:val="25"/>
        </w:numPr>
      </w:pPr>
      <w:r>
        <w:t>Power Supply</w:t>
      </w:r>
    </w:p>
    <w:p w14:paraId="2057C017" w14:textId="06E6F9A4" w:rsidR="008D6B2C" w:rsidRDefault="008D6B2C" w:rsidP="008D6B2C">
      <w:pPr>
        <w:ind w:left="1080"/>
      </w:pPr>
      <w:r>
        <w:t>&lt;</w:t>
      </w:r>
      <w:r w:rsidRPr="008D6B2C">
        <w:rPr>
          <w:highlight w:val="yellow"/>
        </w:rPr>
        <w:t>NOTES ABOUT POWER SUPPLY AND PHOTOS OF SCHEMATIC</w:t>
      </w:r>
      <w:r>
        <w:t>&gt;</w:t>
      </w:r>
    </w:p>
    <w:p w14:paraId="6603AAF8" w14:textId="35C2D43F" w:rsidR="008D6B2C" w:rsidRDefault="008D6B2C" w:rsidP="008D6B2C">
      <w:pPr>
        <w:ind w:left="1080"/>
      </w:pPr>
    </w:p>
    <w:p w14:paraId="0E553ACC" w14:textId="5DC81D20" w:rsidR="008D6B2C" w:rsidRDefault="008D6B2C" w:rsidP="008D6B2C">
      <w:pPr>
        <w:pStyle w:val="Heading3"/>
        <w:numPr>
          <w:ilvl w:val="2"/>
          <w:numId w:val="25"/>
        </w:numPr>
      </w:pPr>
      <w:r>
        <w:t>STM32VGT</w:t>
      </w:r>
    </w:p>
    <w:p w14:paraId="61123C8D" w14:textId="316003DE" w:rsidR="008D6B2C" w:rsidRDefault="008D6B2C" w:rsidP="008D6B2C">
      <w:pPr>
        <w:ind w:left="1080"/>
      </w:pPr>
      <w:r>
        <w:t>&lt;</w:t>
      </w:r>
      <w:r w:rsidRPr="0043390C">
        <w:rPr>
          <w:highlight w:val="yellow"/>
        </w:rPr>
        <w:t>NOTES ABOUT STM32 AND SUPPORT CIRCITURY AND PHOTOS OF SCHEMATIC</w:t>
      </w:r>
      <w:r>
        <w:t>&gt;</w:t>
      </w:r>
    </w:p>
    <w:p w14:paraId="4B812454" w14:textId="345B8BB3" w:rsidR="0043390C" w:rsidRDefault="0043390C" w:rsidP="008D6B2C">
      <w:pPr>
        <w:ind w:left="1080"/>
      </w:pPr>
    </w:p>
    <w:p w14:paraId="370B1C0F" w14:textId="4B7656EF" w:rsidR="0043390C" w:rsidRDefault="0043390C" w:rsidP="0043390C">
      <w:pPr>
        <w:pStyle w:val="Heading3"/>
        <w:numPr>
          <w:ilvl w:val="2"/>
          <w:numId w:val="25"/>
        </w:numPr>
      </w:pPr>
      <w:r>
        <w:t>Measurement and Control</w:t>
      </w:r>
    </w:p>
    <w:p w14:paraId="15F1E0E0" w14:textId="67F91FB6" w:rsidR="0043390C" w:rsidRPr="0043390C" w:rsidRDefault="0043390C" w:rsidP="0043390C">
      <w:pPr>
        <w:ind w:left="1080"/>
      </w:pPr>
      <w:r>
        <w:t>&lt;</w:t>
      </w:r>
      <w:r w:rsidRPr="0043390C">
        <w:rPr>
          <w:highlight w:val="yellow"/>
        </w:rPr>
        <w:t>NOTES ABOUT MEASUREMENT AND CONTORL CIRCUITRY AND PHOTOS OF SCHEMATIC</w:t>
      </w:r>
      <w:r>
        <w:t>&gt;</w:t>
      </w: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r>
        <w:t>Classification and Control Software</w:t>
      </w:r>
    </w:p>
    <w:p w14:paraId="39941A8B" w14:textId="56FF3E16" w:rsidR="00905789" w:rsidRDefault="00905789" w:rsidP="009E4806">
      <w:pPr>
        <w:ind w:left="360"/>
        <w:rPr>
          <w:color w:val="222222"/>
        </w:rPr>
      </w:pPr>
      <w:r>
        <w:rPr>
          <w:color w:val="222222"/>
        </w:rPr>
        <w:t xml:space="preserve">It is predicted that the Classification and Control Software will follow and architecture </w:t>
      </w:r>
      <w:proofErr w:type="gramStart"/>
      <w:r>
        <w:rPr>
          <w:color w:val="222222"/>
        </w:rPr>
        <w:t>similar to</w:t>
      </w:r>
      <w:proofErr w:type="gramEnd"/>
      <w:r>
        <w:rPr>
          <w:color w:val="222222"/>
        </w:rPr>
        <w:t xml:space="preserve">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591380">
        <w:t xml:space="preserve">Figure </w:t>
      </w:r>
      <w:r w:rsidR="00591380">
        <w:rPr>
          <w:noProof/>
        </w:rPr>
        <w:t>18</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58" w:name="_Toc24134360"/>
      <w:r>
        <w:rPr>
          <w:color w:val="000000"/>
          <w:szCs w:val="32"/>
        </w:rPr>
        <w:t>3D Printed Prosthetic Arm</w:t>
      </w:r>
      <w:bookmarkEnd w:id="58"/>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068C3D82" w:rsidR="00474D33" w:rsidRDefault="00474D33" w:rsidP="009E4806">
      <w:pPr>
        <w:ind w:left="360"/>
      </w:pPr>
      <w:r>
        <w:rPr>
          <w:color w:val="000000"/>
        </w:rPr>
        <w:lastRenderedPageBreak/>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BE5846">
        <w:rPr>
          <w:color w:val="000000"/>
        </w:rPr>
        <w:instrText xml:space="preserve"> ADDIN EN.CITE &lt;EndNote&gt;&lt;Cite&gt;&lt;Author&gt;Mota&lt;/Author&gt;&lt;Year&gt;2017&lt;/Year&gt;&lt;RecNum&gt;77&lt;/RecNum&gt;&lt;DisplayText&gt;[8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E5846">
        <w:rPr>
          <w:noProof/>
          <w:color w:val="000000"/>
        </w:rPr>
        <w:t>[86]</w:t>
      </w:r>
      <w:r>
        <w:rPr>
          <w:color w:val="000000"/>
        </w:rPr>
        <w:fldChar w:fldCharType="end"/>
      </w:r>
      <w:r>
        <w:rPr>
          <w:color w:val="000000"/>
        </w:rPr>
        <w:t xml:space="preserve">. </w:t>
      </w:r>
    </w:p>
    <w:p w14:paraId="3A4772C6" w14:textId="620AD9F6" w:rsidR="00474D33" w:rsidRDefault="00474D33" w:rsidP="009E4806">
      <w:pPr>
        <w:ind w:left="360"/>
      </w:pPr>
    </w:p>
    <w:p w14:paraId="7B61B8F5" w14:textId="5FB33EE9" w:rsidR="00474D33" w:rsidRDefault="003E313A" w:rsidP="00474D33">
      <w:pPr>
        <w:pStyle w:val="Caption"/>
      </w:pPr>
      <w:bookmarkStart w:id="59" w:name="_Ref23793155"/>
      <w:r>
        <w:rPr>
          <w:noProof/>
          <w:lang w:eastAsia="en-AU"/>
        </w:rPr>
        <mc:AlternateContent>
          <mc:Choice Requires="wpg">
            <w:drawing>
              <wp:anchor distT="0" distB="0" distL="114300" distR="114300" simplePos="0" relativeHeight="251680768" behindDoc="0" locked="0" layoutInCell="1" allowOverlap="1" wp14:anchorId="1306FFF2" wp14:editId="7E8B72B3">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6A1981" w:rsidRDefault="006A1981"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6A1981" w:rsidRDefault="006A1981"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6A1981" w:rsidRDefault="006A1981"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6A1981" w:rsidRDefault="006A1981"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9.85pt;margin-top:-22.35pt;width:438.25pt;height:502.5pt;z-index:2516807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6A1981" w:rsidRDefault="006A1981"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6A1981" w:rsidRDefault="006A1981"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6A1981" w:rsidRDefault="006A1981"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6A1981" w:rsidRDefault="006A1981" w:rsidP="006E6F4E">
                        <w:pPr>
                          <w:jc w:val="center"/>
                        </w:pPr>
                        <w:r>
                          <w:t xml:space="preserve">62.85mm  </w:t>
                        </w:r>
                      </w:p>
                    </w:txbxContent>
                  </v:textbox>
                </v:shape>
                <w10:wrap type="topAndBottom" anchorx="margin" anchory="margin"/>
              </v:group>
            </w:pict>
          </mc:Fallback>
        </mc:AlternateContent>
      </w:r>
      <w:r w:rsidR="00474D33">
        <w:t xml:space="preserve">Figure </w:t>
      </w:r>
      <w:r w:rsidR="006A1981">
        <w:fldChar w:fldCharType="begin"/>
      </w:r>
      <w:r w:rsidR="006A1981">
        <w:instrText xml:space="preserve"> SEQ Figure \* ARABIC </w:instrText>
      </w:r>
      <w:r w:rsidR="006A1981">
        <w:fldChar w:fldCharType="separate"/>
      </w:r>
      <w:r w:rsidR="00591380">
        <w:rPr>
          <w:noProof/>
        </w:rPr>
        <w:t>17</w:t>
      </w:r>
      <w:r w:rsidR="006A1981">
        <w:rPr>
          <w:noProof/>
        </w:rPr>
        <w:fldChar w:fldCharType="end"/>
      </w:r>
      <w:bookmarkEnd w:id="59"/>
      <w:r w:rsidR="00474D33">
        <w:t xml:space="preserve"> - A CAD model of the prosthetic forearm, with a shape representing the maximum PCB area.</w:t>
      </w:r>
    </w:p>
    <w:p w14:paraId="419BC5C5" w14:textId="105B0292" w:rsidR="00474D33" w:rsidRDefault="00474D33" w:rsidP="00474D33">
      <w:pPr>
        <w:rPr>
          <w:color w:val="000000"/>
        </w:rPr>
      </w:pPr>
    </w:p>
    <w:p w14:paraId="4C4B1E2A" w14:textId="77777777" w:rsidR="0043390C" w:rsidRDefault="0043390C" w:rsidP="0043390C">
      <w:pPr>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465FE15E" w14:textId="071F2A32" w:rsidR="00474D33" w:rsidRPr="00D96EA9" w:rsidRDefault="00474D33" w:rsidP="009E4806">
      <w:pPr>
        <w:ind w:left="360"/>
      </w:pPr>
      <w:r>
        <w:rPr>
          <w:color w:val="000000"/>
        </w:rPr>
        <w:lastRenderedPageBreak/>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5558AFDF" w14:textId="2AAFC9CE" w:rsidR="00474D33" w:rsidRDefault="00474D33" w:rsidP="009E4806">
      <w:pPr>
        <w:ind w:left="360"/>
      </w:pPr>
    </w:p>
    <w:p w14:paraId="483904C0" w14:textId="72E76A69" w:rsidR="003E313A" w:rsidRDefault="003E313A" w:rsidP="003E313A">
      <w:pPr>
        <w:pStyle w:val="Caption"/>
        <w:rPr>
          <w:color w:val="000000"/>
        </w:rPr>
      </w:pPr>
      <w:bookmarkStart w:id="60" w:name="_Ref23793773"/>
      <w:r>
        <w:t xml:space="preserve">Figure </w:t>
      </w:r>
      <w:r w:rsidR="006A1981">
        <w:fldChar w:fldCharType="begin"/>
      </w:r>
      <w:r w:rsidR="006A1981">
        <w:instrText xml:space="preserve"> SEQ Figure \* ARABIC </w:instrText>
      </w:r>
      <w:r w:rsidR="006A1981">
        <w:fldChar w:fldCharType="separate"/>
      </w:r>
      <w:r w:rsidR="00591380">
        <w:rPr>
          <w:noProof/>
        </w:rPr>
        <w:t>18</w:t>
      </w:r>
      <w:r w:rsidR="006A1981">
        <w:rPr>
          <w:noProof/>
        </w:rPr>
        <w:fldChar w:fldCharType="end"/>
      </w:r>
      <w:bookmarkEnd w:id="60"/>
      <w:r>
        <w:t xml:space="preserve"> - </w:t>
      </w:r>
      <w:r w:rsidRPr="005C3AAF">
        <w:t xml:space="preserve">Software module interface diagram for the </w:t>
      </w:r>
      <w:r>
        <w:t>Classification and Control</w:t>
      </w:r>
      <w:r w:rsidRPr="005C3AAF">
        <w:t xml:space="preserve"> board.</w:t>
      </w:r>
    </w:p>
    <w:p w14:paraId="7F6D155B" w14:textId="511639AB" w:rsidR="003E313A" w:rsidRDefault="003E313A" w:rsidP="009E4806">
      <w:pPr>
        <w:ind w:left="360"/>
      </w:pPr>
      <w:r>
        <w:rPr>
          <w:noProof/>
          <w:color w:val="222222"/>
          <w:lang w:eastAsia="en-AU"/>
        </w:rPr>
        <w:drawing>
          <wp:anchor distT="0" distB="0" distL="114300" distR="114300" simplePos="0" relativeHeight="251693056" behindDoc="0" locked="0" layoutInCell="1" allowOverlap="1" wp14:anchorId="48699E42" wp14:editId="1F457F80">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625D53AD" w:rsidR="00474D33" w:rsidRPr="009E4806" w:rsidRDefault="0043390C" w:rsidP="009E4806">
      <w:pPr>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06DFAF58" w:rsidR="00BF28BA" w:rsidRDefault="00BF28BA" w:rsidP="009E4806">
      <w:pPr>
        <w:ind w:left="360"/>
        <w:rPr>
          <w:color w:val="222222"/>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61" w:name="_Toc24134361"/>
      <w:r>
        <w:rPr>
          <w:color w:val="000000"/>
          <w:szCs w:val="32"/>
        </w:rPr>
        <w:t>Demonstration Hardware and Software</w:t>
      </w:r>
      <w:bookmarkEnd w:id="61"/>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62" w:name="_Toc24134362"/>
      <w:r>
        <w:lastRenderedPageBreak/>
        <w:t>Demonstration App</w:t>
      </w:r>
      <w:bookmarkEnd w:id="62"/>
    </w:p>
    <w:p w14:paraId="63986C16" w14:textId="4D8F4259" w:rsidR="00414A84" w:rsidRDefault="00BF28BA" w:rsidP="00594C0D">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d</w:t>
      </w:r>
      <w:r w:rsidR="00414A84">
        <w:rPr>
          <w:color w:val="000000"/>
        </w:rPr>
        <w:br w:type="page"/>
      </w:r>
    </w:p>
    <w:p w14:paraId="16776820" w14:textId="56AAF793" w:rsidR="00414A84" w:rsidRDefault="00414A84">
      <w:pPr>
        <w:spacing w:after="160" w:line="259" w:lineRule="auto"/>
        <w:rPr>
          <w:color w:val="000000"/>
        </w:rPr>
      </w:pPr>
      <w:r>
        <w:rPr>
          <w:noProof/>
          <w:color w:val="000000"/>
        </w:rPr>
        <w:lastRenderedPageBreak/>
        <mc:AlternateContent>
          <mc:Choice Requires="wpg">
            <w:drawing>
              <wp:anchor distT="0" distB="0" distL="114300" distR="114300" simplePos="0" relativeHeight="251770880" behindDoc="0" locked="0" layoutInCell="1" allowOverlap="1" wp14:anchorId="3C0963A0" wp14:editId="7EFDC9BD">
                <wp:simplePos x="0" y="0"/>
                <wp:positionH relativeFrom="column">
                  <wp:posOffset>-80010</wp:posOffset>
                </wp:positionH>
                <wp:positionV relativeFrom="margin">
                  <wp:posOffset>-3810</wp:posOffset>
                </wp:positionV>
                <wp:extent cx="5568315" cy="248348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3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6A1981" w:rsidRPr="0060068C" w:rsidRDefault="006A198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margin-left:-6.3pt;margin-top:-.3pt;width:438.45pt;height:195.55pt;z-index:251770880;mso-position-vertical-relative:margin"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0"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6A1981" w:rsidRPr="0060068C" w:rsidRDefault="006A1981" w:rsidP="00A67871">
                        <w:pPr>
                          <w:jc w:val="center"/>
                          <w:rPr>
                            <w:lang w:val="en-US"/>
                          </w:rPr>
                        </w:pPr>
                        <w:r>
                          <w:rPr>
                            <w:lang w:val="en-US"/>
                          </w:rPr>
                          <w:t>(a)</w:t>
                        </w:r>
                      </w:p>
                    </w:txbxContent>
                  </v:textbox>
                </v:shape>
                <w10:wrap anchory="margin"/>
              </v:group>
            </w:pict>
          </mc:Fallback>
        </mc:AlternateContent>
      </w:r>
    </w:p>
    <w:p w14:paraId="6EF0A98B" w14:textId="77777777" w:rsidR="00414A84" w:rsidRDefault="00414A84">
      <w:pPr>
        <w:spacing w:after="160" w:line="259" w:lineRule="auto"/>
        <w:rPr>
          <w:color w:val="000000"/>
        </w:rPr>
      </w:pPr>
    </w:p>
    <w:p w14:paraId="583675B5" w14:textId="77777777" w:rsidR="00414A84" w:rsidRDefault="00414A84">
      <w:pPr>
        <w:spacing w:after="160" w:line="259" w:lineRule="auto"/>
        <w:rPr>
          <w:color w:val="000000"/>
        </w:rPr>
      </w:pPr>
    </w:p>
    <w:p w14:paraId="2BE6F231" w14:textId="6338AC75" w:rsidR="00414A84" w:rsidRDefault="00414A84">
      <w:pPr>
        <w:spacing w:after="160" w:line="259" w:lineRule="auto"/>
        <w:rPr>
          <w:color w:val="000000"/>
        </w:rPr>
      </w:pPr>
    </w:p>
    <w:p w14:paraId="103D0190" w14:textId="41C6A3F8" w:rsidR="00414A84" w:rsidRDefault="00414A84">
      <w:pPr>
        <w:spacing w:after="160" w:line="259" w:lineRule="auto"/>
        <w:rPr>
          <w:color w:val="000000"/>
        </w:rPr>
      </w:pPr>
    </w:p>
    <w:p w14:paraId="7C8D427F" w14:textId="523D076F" w:rsidR="00414A84" w:rsidRDefault="00414A84">
      <w:pPr>
        <w:spacing w:after="160" w:line="259" w:lineRule="auto"/>
        <w:rPr>
          <w:color w:val="000000"/>
        </w:rPr>
      </w:pPr>
    </w:p>
    <w:p w14:paraId="0A530C90" w14:textId="2F159E9F" w:rsidR="00414A84" w:rsidRDefault="00414A84">
      <w:pPr>
        <w:spacing w:after="160" w:line="259" w:lineRule="auto"/>
        <w:rPr>
          <w:color w:val="000000"/>
        </w:rPr>
      </w:pPr>
    </w:p>
    <w:p w14:paraId="6B72F6FA" w14:textId="3479BE05" w:rsidR="00414A84" w:rsidRDefault="00414A84">
      <w:pPr>
        <w:spacing w:after="160" w:line="259" w:lineRule="auto"/>
        <w:rPr>
          <w:color w:val="000000"/>
        </w:rPr>
      </w:pPr>
    </w:p>
    <w:p w14:paraId="3D7BA08E" w14:textId="77777777" w:rsidR="00414A84" w:rsidRDefault="00414A84">
      <w:pPr>
        <w:spacing w:after="160" w:line="259" w:lineRule="auto"/>
        <w:rPr>
          <w:color w:val="000000"/>
        </w:rPr>
      </w:pPr>
    </w:p>
    <w:p w14:paraId="7461D0FA" w14:textId="07CD1BEA"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7AB9D2DC">
                <wp:simplePos x="0" y="0"/>
                <wp:positionH relativeFrom="column">
                  <wp:posOffset>-80645</wp:posOffset>
                </wp:positionH>
                <wp:positionV relativeFrom="page">
                  <wp:posOffset>3940810</wp:posOffset>
                </wp:positionV>
                <wp:extent cx="5568315" cy="2496185"/>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1"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6A1981" w:rsidRPr="0060068C" w:rsidRDefault="006A198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D14A3" id="Group 90" o:spid="_x0000_s1088" style="position:absolute;margin-left:-6.35pt;margin-top:310.3pt;width:438.45pt;height:196.55pt;z-index:251773952;mso-position-vertical-relative:page;mso-width-relative:margin;mso-height-relative:margin"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2"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6A1981" w:rsidRPr="0060068C" w:rsidRDefault="006A1981" w:rsidP="00A67871">
                        <w:pPr>
                          <w:jc w:val="center"/>
                          <w:rPr>
                            <w:lang w:val="en-US"/>
                          </w:rPr>
                        </w:pPr>
                        <w:r>
                          <w:rPr>
                            <w:lang w:val="en-US"/>
                          </w:rPr>
                          <w:t>(b)</w:t>
                        </w:r>
                      </w:p>
                    </w:txbxContent>
                  </v:textbox>
                </v:shape>
                <w10:wrap anchory="page"/>
              </v:group>
            </w:pict>
          </mc:Fallback>
        </mc:AlternateContent>
      </w:r>
    </w:p>
    <w:p w14:paraId="3EC001A7" w14:textId="4D426943" w:rsidR="00414A84" w:rsidRDefault="00414A84">
      <w:pPr>
        <w:spacing w:after="160" w:line="259" w:lineRule="auto"/>
        <w:rPr>
          <w:color w:val="000000"/>
        </w:rPr>
      </w:pPr>
    </w:p>
    <w:p w14:paraId="5A89A271" w14:textId="77777777" w:rsidR="00414A84" w:rsidRDefault="00414A84">
      <w:pPr>
        <w:spacing w:after="160" w:line="259" w:lineRule="auto"/>
        <w:rPr>
          <w:color w:val="000000"/>
        </w:rPr>
      </w:pPr>
    </w:p>
    <w:p w14:paraId="73B39B78" w14:textId="77777777" w:rsidR="00414A84" w:rsidRDefault="00414A84">
      <w:pPr>
        <w:spacing w:after="160" w:line="259" w:lineRule="auto"/>
        <w:rPr>
          <w:color w:val="000000"/>
        </w:rPr>
      </w:pPr>
    </w:p>
    <w:p w14:paraId="227BE461" w14:textId="77777777" w:rsidR="00414A84" w:rsidRDefault="00414A84">
      <w:pPr>
        <w:spacing w:after="160" w:line="259" w:lineRule="auto"/>
        <w:rPr>
          <w:color w:val="000000"/>
        </w:rPr>
      </w:pPr>
    </w:p>
    <w:p w14:paraId="288E8BA0" w14:textId="77777777" w:rsidR="00414A84" w:rsidRDefault="00414A84">
      <w:pPr>
        <w:spacing w:after="160" w:line="259" w:lineRule="auto"/>
        <w:rPr>
          <w:color w:val="000000"/>
        </w:rPr>
      </w:pPr>
    </w:p>
    <w:p w14:paraId="34722D50" w14:textId="77777777" w:rsidR="00414A84" w:rsidRDefault="00414A84">
      <w:pPr>
        <w:spacing w:after="160" w:line="259" w:lineRule="auto"/>
        <w:rPr>
          <w:color w:val="000000"/>
        </w:rPr>
      </w:pPr>
    </w:p>
    <w:p w14:paraId="2F8F7A50" w14:textId="77777777" w:rsidR="00414A84" w:rsidRDefault="00414A84">
      <w:pPr>
        <w:spacing w:after="160" w:line="259" w:lineRule="auto"/>
        <w:rPr>
          <w:color w:val="000000"/>
        </w:rPr>
      </w:pPr>
    </w:p>
    <w:p w14:paraId="6E58B016" w14:textId="77777777" w:rsidR="00414A84" w:rsidRDefault="00414A84">
      <w:pPr>
        <w:spacing w:after="160" w:line="259" w:lineRule="auto"/>
        <w:rPr>
          <w:color w:val="000000"/>
        </w:rPr>
      </w:pPr>
    </w:p>
    <w:p w14:paraId="4775ABF2" w14:textId="77777777" w:rsidR="00414A84" w:rsidRDefault="00414A84">
      <w:pPr>
        <w:spacing w:after="160" w:line="259" w:lineRule="auto"/>
        <w:rPr>
          <w:color w:val="000000"/>
        </w:rPr>
      </w:pPr>
    </w:p>
    <w:p w14:paraId="58C30953" w14:textId="3928EE31" w:rsidR="00414A84" w:rsidRDefault="00414A84">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69314E92">
                <wp:simplePos x="0" y="0"/>
                <wp:positionH relativeFrom="column">
                  <wp:posOffset>-79375</wp:posOffset>
                </wp:positionH>
                <wp:positionV relativeFrom="page">
                  <wp:posOffset>6786245</wp:posOffset>
                </wp:positionV>
                <wp:extent cx="5559552" cy="2450592"/>
                <wp:effectExtent l="0" t="0" r="3175" b="6985"/>
                <wp:wrapNone/>
                <wp:docPr id="91" name="Group 91"/>
                <wp:cNvGraphicFramePr/>
                <a:graphic xmlns:a="http://schemas.openxmlformats.org/drawingml/2006/main">
                  <a:graphicData uri="http://schemas.microsoft.com/office/word/2010/wordprocessingGroup">
                    <wpg:wgp>
                      <wpg:cNvGrpSpPr/>
                      <wpg:grpSpPr>
                        <a:xfrm>
                          <a:off x="0" y="0"/>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6A1981" w:rsidRPr="0060068C" w:rsidRDefault="006A198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D0018" id="Group 91" o:spid="_x0000_s1091" style="position:absolute;margin-left:-6.25pt;margin-top:534.35pt;width:437.75pt;height:192.95pt;z-index:251777024;mso-position-vertical-relative:page;mso-width-relative:margin;mso-height-relative:margin"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4"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6A1981" w:rsidRPr="0060068C" w:rsidRDefault="006A1981" w:rsidP="00A67871">
                        <w:pPr>
                          <w:jc w:val="center"/>
                          <w:rPr>
                            <w:lang w:val="en-US"/>
                          </w:rPr>
                        </w:pPr>
                        <w:r>
                          <w:rPr>
                            <w:lang w:val="en-US"/>
                          </w:rPr>
                          <w:t>(c)</w:t>
                        </w:r>
                      </w:p>
                    </w:txbxContent>
                  </v:textbox>
                </v:shape>
                <w10:wrap anchory="page"/>
              </v:group>
            </w:pict>
          </mc:Fallback>
        </mc:AlternateContent>
      </w:r>
    </w:p>
    <w:p w14:paraId="1A24D644" w14:textId="77777777" w:rsidR="00414A84" w:rsidRDefault="00414A84">
      <w:pPr>
        <w:spacing w:after="160" w:line="259" w:lineRule="auto"/>
        <w:rPr>
          <w:color w:val="000000"/>
        </w:rPr>
      </w:pPr>
    </w:p>
    <w:p w14:paraId="3E8D8933" w14:textId="77777777" w:rsidR="00414A84" w:rsidRDefault="00414A84">
      <w:pPr>
        <w:spacing w:after="160" w:line="259" w:lineRule="auto"/>
        <w:rPr>
          <w:color w:val="000000"/>
        </w:rPr>
      </w:pPr>
    </w:p>
    <w:p w14:paraId="4B4D43F0" w14:textId="77777777" w:rsidR="00414A84" w:rsidRDefault="00414A84">
      <w:pPr>
        <w:spacing w:after="160" w:line="259" w:lineRule="auto"/>
        <w:rPr>
          <w:color w:val="000000"/>
        </w:rPr>
      </w:pPr>
    </w:p>
    <w:p w14:paraId="60E5123E" w14:textId="77777777" w:rsidR="00414A84" w:rsidRDefault="00414A84">
      <w:pPr>
        <w:spacing w:after="160" w:line="259" w:lineRule="auto"/>
        <w:rPr>
          <w:color w:val="000000"/>
        </w:rPr>
      </w:pPr>
    </w:p>
    <w:p w14:paraId="5B8638C0" w14:textId="77777777" w:rsidR="00414A84" w:rsidRDefault="00414A84">
      <w:pPr>
        <w:spacing w:after="160" w:line="259" w:lineRule="auto"/>
        <w:rPr>
          <w:color w:val="000000"/>
        </w:rPr>
      </w:pPr>
    </w:p>
    <w:p w14:paraId="62F22963" w14:textId="77777777" w:rsidR="00414A84" w:rsidRDefault="00414A84">
      <w:pPr>
        <w:spacing w:after="160" w:line="259" w:lineRule="auto"/>
        <w:rPr>
          <w:color w:val="000000"/>
        </w:rPr>
      </w:pPr>
    </w:p>
    <w:p w14:paraId="22C6100A" w14:textId="39669ECF" w:rsidR="00414A84" w:rsidRDefault="00414A84">
      <w:pPr>
        <w:spacing w:after="160" w:line="259" w:lineRule="auto"/>
        <w:rPr>
          <w:color w:val="000000"/>
        </w:rPr>
      </w:pPr>
    </w:p>
    <w:p w14:paraId="34286174" w14:textId="77777777" w:rsidR="00414A84" w:rsidRDefault="00414A84">
      <w:pPr>
        <w:spacing w:after="160" w:line="259" w:lineRule="auto"/>
        <w:rPr>
          <w:color w:val="000000"/>
        </w:rPr>
      </w:pPr>
    </w:p>
    <w:p w14:paraId="25442ACB" w14:textId="43950D87" w:rsidR="00414A84" w:rsidRDefault="00414A84" w:rsidP="00414A84">
      <w:pPr>
        <w:pStyle w:val="Caption"/>
        <w:rPr>
          <w:color w:val="000000"/>
        </w:rPr>
      </w:pPr>
      <w:bookmarkStart w:id="63" w:name="_Ref23881770"/>
      <w:r>
        <w:t xml:space="preserve">Figure </w:t>
      </w:r>
      <w:r w:rsidR="006A1981">
        <w:fldChar w:fldCharType="begin"/>
      </w:r>
      <w:r w:rsidR="006A1981">
        <w:instrText xml:space="preserve"> SEQ Figure \* ARABIC </w:instrText>
      </w:r>
      <w:r w:rsidR="006A1981">
        <w:fldChar w:fldCharType="separate"/>
      </w:r>
      <w:r w:rsidR="00591380">
        <w:rPr>
          <w:noProof/>
        </w:rPr>
        <w:t>19</w:t>
      </w:r>
      <w:r w:rsidR="006A1981">
        <w:rPr>
          <w:noProof/>
        </w:rPr>
        <w:fldChar w:fldCharType="end"/>
      </w:r>
      <w:bookmarkEnd w:id="63"/>
      <w:r>
        <w:t xml:space="preserve"> - (a) The inferior surface of the constructed arm. (b) the superior surface of the constructed arm. (c) the arm being assembled, with the cover removed.</w:t>
      </w:r>
      <w:r>
        <w:rPr>
          <w:color w:val="000000"/>
        </w:rPr>
        <w:br w:type="page"/>
      </w:r>
    </w:p>
    <w:p w14:paraId="5AA814DC" w14:textId="518D974A" w:rsidR="00BF28BA" w:rsidRDefault="00BF28BA" w:rsidP="00414A84">
      <w:pPr>
        <w:pStyle w:val="NormalWeb"/>
        <w:spacing w:before="0" w:beforeAutospacing="0" w:after="0" w:afterAutospacing="0" w:line="240" w:lineRule="atLeast"/>
        <w:ind w:left="720"/>
        <w:rPr>
          <w:color w:val="000000"/>
        </w:rPr>
      </w:pPr>
      <w:proofErr w:type="gramStart"/>
      <w:r>
        <w:rPr>
          <w:color w:val="000000"/>
        </w:rPr>
        <w:lastRenderedPageBreak/>
        <w:t>poses:</w:t>
      </w:r>
      <w:proofErr w:type="gramEnd"/>
      <w:r>
        <w:rPr>
          <w:color w:val="000000"/>
        </w:rPr>
        <w:t xml:space="preserve">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36D26D90" w:rsidR="007D5C83" w:rsidRDefault="003E5CC3" w:rsidP="009B726E">
      <w:pPr>
        <w:pStyle w:val="NormalWeb"/>
        <w:spacing w:before="0" w:beforeAutospacing="0" w:after="0" w:afterAutospacing="0" w:line="240" w:lineRule="atLeast"/>
        <w:ind w:left="72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rsidR="00591380">
        <w:t xml:space="preserve">Figure </w:t>
      </w:r>
      <w:r w:rsidR="00591380">
        <w:rPr>
          <w:noProof/>
        </w:rPr>
        <w:t>20</w:t>
      </w:r>
      <w:r>
        <w:rPr>
          <w:color w:val="000000"/>
        </w:rPr>
        <w:fldChar w:fldCharType="end"/>
      </w:r>
      <w:r w:rsidR="0084458E">
        <w:rPr>
          <w:color w:val="000000"/>
        </w:rPr>
        <w:t>.</w:t>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75F60B44" w:rsidR="00BF28BA" w:rsidRDefault="003E5CC3" w:rsidP="003E5CC3">
      <w:pPr>
        <w:pStyle w:val="Caption"/>
      </w:pPr>
      <w:bookmarkStart w:id="64" w:name="_Ref24022148"/>
      <w:r>
        <w:t xml:space="preserve">Figure </w:t>
      </w:r>
      <w:r w:rsidR="006A1981">
        <w:fldChar w:fldCharType="begin"/>
      </w:r>
      <w:r w:rsidR="006A1981">
        <w:instrText xml:space="preserve"> SEQ Figure \* ARABIC </w:instrText>
      </w:r>
      <w:r w:rsidR="006A1981">
        <w:fldChar w:fldCharType="separate"/>
      </w:r>
      <w:r w:rsidR="00591380">
        <w:rPr>
          <w:noProof/>
        </w:rPr>
        <w:t>20</w:t>
      </w:r>
      <w:r w:rsidR="006A1981">
        <w:rPr>
          <w:noProof/>
        </w:rPr>
        <w:fldChar w:fldCharType="end"/>
      </w:r>
      <w:bookmarkEnd w:id="64"/>
      <w:r>
        <w:t xml:space="preserve"> - A screenshot of the demonstration app.</w:t>
      </w:r>
    </w:p>
    <w:p w14:paraId="4E69154B" w14:textId="77777777" w:rsidR="005C2F78" w:rsidRPr="005C2F78" w:rsidRDefault="005C2F78" w:rsidP="005C2F78"/>
    <w:p w14:paraId="78403D84" w14:textId="43115BC9" w:rsidR="00BF28BA" w:rsidRDefault="00BF28BA" w:rsidP="009B726E">
      <w:pPr>
        <w:pStyle w:val="Heading3"/>
        <w:numPr>
          <w:ilvl w:val="2"/>
          <w:numId w:val="25"/>
        </w:numPr>
        <w:spacing w:before="0"/>
        <w:ind w:left="1440"/>
        <w:rPr>
          <w:color w:val="000000"/>
          <w:szCs w:val="28"/>
        </w:rPr>
      </w:pPr>
      <w:bookmarkStart w:id="65" w:name="_Toc24134363"/>
      <w:r w:rsidRPr="001917F8">
        <w:t>Demonstration Board Hardware</w:t>
      </w:r>
      <w:bookmarkEnd w:id="65"/>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2BE5921A" w:rsidR="0060068C" w:rsidRDefault="00BF28BA" w:rsidP="009B726E">
      <w:pPr>
        <w:pStyle w:val="NormalWeb"/>
        <w:spacing w:after="0" w:afterAutospacing="0" w:line="240" w:lineRule="atLeast"/>
        <w:ind w:left="720"/>
        <w:rPr>
          <w:color w:val="000000"/>
        </w:rPr>
      </w:pPr>
      <w:r>
        <w:rPr>
          <w:color w:val="000000"/>
        </w:rPr>
        <w:lastRenderedPageBreak/>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6A1981" w:rsidRPr="0060068C" w:rsidRDefault="006A198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6A1981" w:rsidRPr="0060068C" w:rsidRDefault="006A198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6g2c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O1DXYrVEyIFEVxZ15Jdl1CbW6rNgipc&#10;kgAIXPzMBzzySmAz0bYCUgj172v9dj7ODKMB2eLSNQv0PxtqK1L1rsFpTi3UcEtzRjocxzDU4cjy&#10;cKTZ1JcCNIlwxZTMNe18U3XNXIn6AffDud0VQ7Rh2HsWmK55aWBhAPdLxudz1/aF7ra5kyiPnvhW&#10;S+93D1TJVnANDvC96PBzpLt+rof4HKTLSyfKNtE+q8C6NYDlnwVqyIe/3O1B7bBo3QD2TwF1HEdh&#10;Oop/KVT3sf6P6p+Daifb+GZxN6P2+8p+FB3ajgX7r8CL/wA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BD6g2c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48"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49"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6A1981" w:rsidRPr="0060068C" w:rsidRDefault="006A198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6A1981" w:rsidRPr="0060068C" w:rsidRDefault="006A1981" w:rsidP="0060068C">
                        <w:pPr>
                          <w:jc w:val="center"/>
                          <w:rPr>
                            <w:lang w:val="en-US"/>
                          </w:rPr>
                        </w:pPr>
                        <w:r>
                          <w:rPr>
                            <w:lang w:val="en-US"/>
                          </w:rPr>
                          <w:t>(b)</w:t>
                        </w:r>
                      </w:p>
                    </w:txbxContent>
                  </v:textbox>
                </v:shape>
                <w10:wrap type="topAndBottom"/>
              </v:group>
            </w:pict>
          </mc:Fallback>
        </mc:AlternateContent>
      </w:r>
    </w:p>
    <w:p w14:paraId="18FE60D8" w14:textId="2F1FD67A" w:rsidR="0060068C" w:rsidRDefault="0060068C" w:rsidP="0060068C">
      <w:pPr>
        <w:pStyle w:val="Caption"/>
        <w:rPr>
          <w:color w:val="000000"/>
        </w:rPr>
      </w:pPr>
      <w:bookmarkStart w:id="66" w:name="_Ref23794451"/>
      <w:r>
        <w:t xml:space="preserve">Figure </w:t>
      </w:r>
      <w:r w:rsidR="006A1981">
        <w:fldChar w:fldCharType="begin"/>
      </w:r>
      <w:r w:rsidR="006A1981">
        <w:instrText xml:space="preserve"> SEQ Figure \* ARABIC </w:instrText>
      </w:r>
      <w:r w:rsidR="006A1981">
        <w:fldChar w:fldCharType="separate"/>
      </w:r>
      <w:r w:rsidR="00591380">
        <w:rPr>
          <w:noProof/>
        </w:rPr>
        <w:t>21</w:t>
      </w:r>
      <w:r w:rsidR="006A1981">
        <w:rPr>
          <w:noProof/>
        </w:rPr>
        <w:fldChar w:fldCharType="end"/>
      </w:r>
      <w:bookmarkEnd w:id="66"/>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67" w:name="_Toc24134364"/>
      <w:r w:rsidRPr="001917F8">
        <w:t>Demonstration Board Software</w:t>
      </w:r>
      <w:bookmarkEnd w:id="67"/>
    </w:p>
    <w:p w14:paraId="29599C95" w14:textId="742CB6CD"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9B726E">
      <w:pPr>
        <w:pStyle w:val="NormalWeb"/>
        <w:spacing w:after="0" w:afterAutospacing="0" w:line="240" w:lineRule="atLeast"/>
        <w:ind w:left="720"/>
        <w:rPr>
          <w:color w:val="222222"/>
        </w:rPr>
      </w:pPr>
      <w:r>
        <w:rPr>
          <w:color w:val="222222"/>
        </w:rPr>
        <w:t xml:space="preserve">The program will continue to read from the buffer until there is a newline character. Once this has occurred, the string will be parsed to distinguish between </w:t>
      </w:r>
      <w:r>
        <w:rPr>
          <w:color w:val="222222"/>
        </w:rPr>
        <w:lastRenderedPageBreak/>
        <w:t>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drawing>
          <wp:anchor distT="0" distB="0" distL="114300" distR="114300" simplePos="0" relativeHeight="251684864" behindDoc="0" locked="0" layoutInCell="1" allowOverlap="1" wp14:anchorId="6AD21EB4" wp14:editId="56D0D891">
            <wp:simplePos x="0" y="0"/>
            <wp:positionH relativeFrom="margin">
              <wp:posOffset>1165225</wp:posOffset>
            </wp:positionH>
            <wp:positionV relativeFrom="margin">
              <wp:posOffset>129159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3EBBD27" w:rsidR="001917F8" w:rsidRDefault="0060068C" w:rsidP="0060068C">
      <w:pPr>
        <w:pStyle w:val="Caption"/>
        <w:rPr>
          <w:color w:val="222222"/>
        </w:rPr>
      </w:pPr>
      <w:bookmarkStart w:id="68" w:name="_Ref23794570"/>
      <w:r>
        <w:t xml:space="preserve">Figure </w:t>
      </w:r>
      <w:r w:rsidR="006A1981">
        <w:fldChar w:fldCharType="begin"/>
      </w:r>
      <w:r w:rsidR="006A1981">
        <w:instrText xml:space="preserve"> SEQ Figure \* ARABIC </w:instrText>
      </w:r>
      <w:r w:rsidR="006A1981">
        <w:fldChar w:fldCharType="separate"/>
      </w:r>
      <w:r w:rsidR="00591380">
        <w:rPr>
          <w:noProof/>
        </w:rPr>
        <w:t>22</w:t>
      </w:r>
      <w:r w:rsidR="006A1981">
        <w:rPr>
          <w:noProof/>
        </w:rPr>
        <w:fldChar w:fldCharType="end"/>
      </w:r>
      <w:bookmarkEnd w:id="68"/>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9" w:name="_Toc24134365"/>
      <w:r>
        <w:rPr>
          <w:color w:val="000000"/>
          <w:szCs w:val="44"/>
        </w:rPr>
        <w:lastRenderedPageBreak/>
        <w:t>Progression Tasks</w:t>
      </w:r>
      <w:bookmarkEnd w:id="69"/>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0"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70"/>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71" w:name="_Toc24134367"/>
      <w:r>
        <w:t>Functionality Testing of ADS1299</w:t>
      </w:r>
      <w:bookmarkEnd w:id="71"/>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72" w:name="_Toc24134368"/>
      <w:r w:rsidRPr="0054577F">
        <w:t xml:space="preserve">EEG Data Acquisition </w:t>
      </w:r>
      <w:r w:rsidR="0054577F">
        <w:t xml:space="preserve">using the </w:t>
      </w:r>
      <w:r w:rsidRPr="0054577F">
        <w:t>ADS1299</w:t>
      </w:r>
      <w:bookmarkEnd w:id="72"/>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73" w:name="_Toc24134369"/>
      <w:r w:rsidRPr="0054577F">
        <w:t>Establishment of the Bluetooth Link</w:t>
      </w:r>
      <w:bookmarkEnd w:id="73"/>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74" w:name="_Toc24134370"/>
      <w:r w:rsidRPr="0054577F">
        <w:t>Generation of the PWM Control Signal</w:t>
      </w:r>
      <w:bookmarkEnd w:id="74"/>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75" w:name="_Toc24134371"/>
      <w:r w:rsidRPr="0054577F">
        <w:t>Calculating the DCT</w:t>
      </w:r>
      <w:bookmarkEnd w:id="75"/>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76" w:name="_Toc24134372"/>
      <w:r w:rsidRPr="0054577F">
        <w:t>Testing the SVM</w:t>
      </w:r>
      <w:bookmarkEnd w:id="76"/>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 xml:space="preserve">Using a model trained on a PC, the SVM on the classification and control board will be evaluated for classification accuracy and time. Performance compared to the PC-based SVM will be recorded. Success will be achieved if the accuracy of the on-board SVM is </w:t>
      </w:r>
      <w:proofErr w:type="gramStart"/>
      <w:r>
        <w:rPr>
          <w:color w:val="000000"/>
        </w:rPr>
        <w:t>similar to</w:t>
      </w:r>
      <w:proofErr w:type="gramEnd"/>
      <w:r>
        <w:rPr>
          <w:color w:val="000000"/>
        </w:rPr>
        <w:t xml:space="preserve">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77" w:name="_Toc24134373"/>
      <w:r w:rsidRPr="0054577F">
        <w:t>Classifying Real Time Data</w:t>
      </w:r>
      <w:bookmarkEnd w:id="77"/>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78" w:name="_Toc24134374"/>
      <w:r>
        <w:t>All Together Now!</w:t>
      </w:r>
      <w:bookmarkEnd w:id="78"/>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79" w:name="_Ref23797823"/>
      <w:bookmarkStart w:id="80" w:name="_Toc24134375"/>
      <w:r>
        <w:t>Generating Classifier Training Data</w:t>
      </w:r>
      <w:bookmarkEnd w:id="79"/>
      <w:bookmarkEnd w:id="80"/>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81" w:name="_Toc24134376"/>
      <w:r>
        <w:t>Training Data Acquisition Setup</w:t>
      </w:r>
      <w:bookmarkEnd w:id="81"/>
    </w:p>
    <w:p w14:paraId="7D90931C" w14:textId="5719DFFE" w:rsidR="00CC4963" w:rsidRDefault="001A0514" w:rsidP="00F1640C">
      <w:pPr>
        <w:ind w:left="720"/>
      </w:pPr>
      <w:r>
        <w:t xml:space="preserve">Since training is a memory-intensive process </w:t>
      </w:r>
      <w:r>
        <w:fldChar w:fldCharType="begin"/>
      </w:r>
      <w:r w:rsidR="00BE5846">
        <w:instrText xml:space="preserve"> ADDIN EN.CITE &lt;EndNote&gt;&lt;Cite&gt;&lt;Author&gt;Nalepa&lt;/Author&gt;&lt;Year&gt;2018&lt;/Year&gt;&lt;RecNum&gt;78&lt;/RecNum&gt;&lt;DisplayText&gt;[87]&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BE5846">
        <w:rPr>
          <w:noProof/>
        </w:rPr>
        <w:t>[87]</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82" w:name="_Toc24134377"/>
      <w:r>
        <w:t>Training Paradigm</w:t>
      </w:r>
      <w:bookmarkEnd w:id="82"/>
    </w:p>
    <w:p w14:paraId="146BBDEC" w14:textId="0B69907D" w:rsidR="00C816F4" w:rsidRDefault="00204921" w:rsidP="00F1640C">
      <w:pPr>
        <w:ind w:left="720"/>
      </w:pPr>
      <w:r>
        <w:t>SVM</w:t>
      </w:r>
      <w:r w:rsidR="00C1083C">
        <w:t>s</w:t>
      </w:r>
      <w:r>
        <w:t xml:space="preserve"> are supervised classifiers </w:t>
      </w:r>
      <w:r w:rsidR="00C1083C">
        <w:fldChar w:fldCharType="begin"/>
      </w:r>
      <w:r w:rsidR="00BE5846">
        <w:instrText xml:space="preserve"> ADDIN EN.CITE &lt;EndNote&gt;&lt;Cite&gt;&lt;Author&gt;Winters-Hill&lt;/Author&gt;&lt;Year&gt;2007&lt;/Year&gt;&lt;RecNum&gt;79&lt;/RecNum&gt;&lt;DisplayText&gt;[88]&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BE5846">
        <w:rPr>
          <w:noProof/>
        </w:rPr>
        <w:t>[88]</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0E3E91E" w:rsidR="0079595B" w:rsidRDefault="0079595B" w:rsidP="0079595B">
      <w:pPr>
        <w:pStyle w:val="Caption"/>
      </w:pPr>
      <w:r>
        <w:t xml:space="preserve">Table </w:t>
      </w:r>
      <w:r w:rsidR="006A1981">
        <w:fldChar w:fldCharType="begin"/>
      </w:r>
      <w:r w:rsidR="006A1981">
        <w:instrText xml:space="preserve"> SEQ Table \* ARABIC </w:instrText>
      </w:r>
      <w:r w:rsidR="006A1981">
        <w:fldChar w:fldCharType="separate"/>
      </w:r>
      <w:r w:rsidR="00591380">
        <w:rPr>
          <w:noProof/>
        </w:rPr>
        <w:t>6</w:t>
      </w:r>
      <w:r w:rsidR="006A1981">
        <w:rPr>
          <w:noProof/>
        </w:rP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6211BA0F"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BE5846">
        <w:instrText xml:space="preserve"> ADDIN EN.CITE &lt;EndNote&gt;&lt;Cite&gt;&lt;Author&gt;Nakatani&lt;/Author&gt;&lt;Year&gt;2011&lt;/Year&gt;&lt;RecNum&gt;80&lt;/RecNum&gt;&lt;DisplayText&gt;[89]&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BE5846">
        <w:rPr>
          <w:noProof/>
        </w:rPr>
        <w:t>[89]</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F1640C">
      <w:pPr>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Default="0094667F" w:rsidP="008D6B2C">
      <w:pPr>
        <w:pStyle w:val="Title"/>
        <w:numPr>
          <w:ilvl w:val="0"/>
          <w:numId w:val="25"/>
        </w:numPr>
      </w:pPr>
      <w:r>
        <w:br w:type="page"/>
      </w:r>
      <w:r w:rsidR="008D6B2C">
        <w:lastRenderedPageBreak/>
        <w:t>Development Tools and Process</w:t>
      </w:r>
    </w:p>
    <w:p w14:paraId="59867D81" w14:textId="603E8A47" w:rsidR="008D6B2C" w:rsidRDefault="008D6B2C" w:rsidP="008D6B2C">
      <w:r>
        <w:br w:type="page"/>
      </w:r>
    </w:p>
    <w:p w14:paraId="27DBB9EC" w14:textId="77777777" w:rsidR="0094667F" w:rsidRDefault="0094667F">
      <w:pPr>
        <w:spacing w:after="160" w:line="259" w:lineRule="auto"/>
      </w:pPr>
    </w:p>
    <w:p w14:paraId="123A7DEB" w14:textId="572E7027" w:rsidR="00C1083C" w:rsidRDefault="0094667F" w:rsidP="005C2F78">
      <w:pPr>
        <w:pStyle w:val="Heading1"/>
        <w:numPr>
          <w:ilvl w:val="0"/>
          <w:numId w:val="25"/>
        </w:numPr>
        <w:spacing w:before="0"/>
        <w:ind w:left="360"/>
      </w:pPr>
      <w:bookmarkStart w:id="83" w:name="_Toc24134378"/>
      <w:r>
        <w:t>Conclusion</w:t>
      </w:r>
      <w:bookmarkEnd w:id="83"/>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84" w:name="_Toc24134379"/>
      <w:r>
        <w:lastRenderedPageBreak/>
        <w:t>Reference List</w:t>
      </w:r>
      <w:bookmarkEnd w:id="84"/>
    </w:p>
    <w:p w14:paraId="636BA8A7" w14:textId="77777777" w:rsidR="00692810" w:rsidRDefault="00692810" w:rsidP="00B56F23"/>
    <w:p w14:paraId="4A6A83A1" w14:textId="77777777" w:rsidR="00281A66" w:rsidRPr="00281A66" w:rsidRDefault="00692810" w:rsidP="00281A66">
      <w:pPr>
        <w:pStyle w:val="EndNoteBibliography"/>
        <w:ind w:left="720" w:hanging="720"/>
      </w:pPr>
      <w:r>
        <w:fldChar w:fldCharType="begin"/>
      </w:r>
      <w:r>
        <w:instrText xml:space="preserve"> ADDIN EN.REFLIST </w:instrText>
      </w:r>
      <w:r>
        <w:fldChar w:fldCharType="separate"/>
      </w:r>
      <w:r w:rsidR="00281A66" w:rsidRPr="00281A66">
        <w:t>[1]</w:t>
      </w:r>
      <w:r w:rsidR="00281A66" w:rsidRPr="00281A66">
        <w:tab/>
        <w:t xml:space="preserve">The Christopher and Dana Reeve Foundation. (2013, 15/09/2019). </w:t>
      </w:r>
      <w:r w:rsidR="00281A66" w:rsidRPr="00281A66">
        <w:rPr>
          <w:i/>
        </w:rPr>
        <w:t>Prevalence of paralysis in the United States</w:t>
      </w:r>
      <w:r w:rsidR="00281A66" w:rsidRPr="00281A66">
        <w:t>. Available: https://www.christopherreeve.org/living-with-paralysis/stats-about-paralysis</w:t>
      </w:r>
    </w:p>
    <w:p w14:paraId="754337A8" w14:textId="77777777" w:rsidR="00281A66" w:rsidRPr="00281A66" w:rsidRDefault="00281A66" w:rsidP="00281A66">
      <w:pPr>
        <w:pStyle w:val="EndNoteBibliography"/>
        <w:ind w:left="720" w:hanging="720"/>
      </w:pPr>
      <w:r w:rsidRPr="00281A66">
        <w:t>[2]</w:t>
      </w:r>
      <w:r w:rsidRPr="00281A66">
        <w:tab/>
        <w:t xml:space="preserve">L. Walters. (n.d., 3/11/2019). </w:t>
      </w:r>
      <w:r w:rsidRPr="00281A66">
        <w:rPr>
          <w:i/>
        </w:rPr>
        <w:t>Statistics on Hand and Arm Loss</w:t>
      </w:r>
      <w:r w:rsidRPr="00281A66">
        <w:t>. Available: http://www.aboutonehandtyping.com/statistics.html</w:t>
      </w:r>
    </w:p>
    <w:p w14:paraId="1C1384C3" w14:textId="77777777" w:rsidR="00281A66" w:rsidRPr="00281A66" w:rsidRDefault="00281A66" w:rsidP="00281A66">
      <w:pPr>
        <w:pStyle w:val="EndNoteBibliography"/>
        <w:ind w:left="720" w:hanging="720"/>
      </w:pPr>
      <w:r w:rsidRPr="00281A66">
        <w:t>[3]</w:t>
      </w:r>
      <w:r w:rsidRPr="00281A66">
        <w:tab/>
        <w:t xml:space="preserve">Physiopedia contributors. (2019, 3/11/2019). </w:t>
      </w:r>
      <w:r w:rsidRPr="00281A66">
        <w:rPr>
          <w:i/>
        </w:rPr>
        <w:t>Upper Limb Function in Spinal Cord Injury</w:t>
      </w:r>
      <w:r w:rsidRPr="00281A66">
        <w:t>. Available: https://www.physio-pedia.com/index.php?title=Upper_Limb_Function_in_Spinal_Cord_Injury&amp;oldid=215844</w:t>
      </w:r>
    </w:p>
    <w:p w14:paraId="3D9AA5B1" w14:textId="77777777" w:rsidR="00281A66" w:rsidRPr="00281A66" w:rsidRDefault="00281A66" w:rsidP="00281A66">
      <w:pPr>
        <w:pStyle w:val="EndNoteBibliography"/>
        <w:ind w:left="720" w:hanging="720"/>
      </w:pPr>
      <w:r w:rsidRPr="00281A66">
        <w:t>[4]</w:t>
      </w:r>
      <w:r w:rsidRPr="00281A66">
        <w:tab/>
        <w:t>L. Poltawski</w:t>
      </w:r>
      <w:r w:rsidRPr="00281A66">
        <w:rPr>
          <w:i/>
        </w:rPr>
        <w:t xml:space="preserve"> et al.</w:t>
      </w:r>
      <w:r w:rsidRPr="00281A66">
        <w:t xml:space="preserve">, "Assessing the impact of upper limb disability following stroke: a qualitative enquiry using internet-based personal accounts of stroke survivors," </w:t>
      </w:r>
      <w:r w:rsidRPr="00281A66">
        <w:rPr>
          <w:i/>
        </w:rPr>
        <w:t xml:space="preserve">Disability and Rehabilitation, </w:t>
      </w:r>
      <w:r w:rsidRPr="00281A66">
        <w:t>vol. 38, no. 10, pp. 945-951, 7 May 2016 2015.</w:t>
      </w:r>
    </w:p>
    <w:p w14:paraId="74025916" w14:textId="77777777" w:rsidR="00281A66" w:rsidRPr="00281A66" w:rsidRDefault="00281A66" w:rsidP="00281A66">
      <w:pPr>
        <w:pStyle w:val="EndNoteBibliography"/>
        <w:ind w:left="720" w:hanging="720"/>
      </w:pPr>
      <w:r w:rsidRPr="00281A66">
        <w:t>[5]</w:t>
      </w:r>
      <w:r w:rsidRPr="00281A66">
        <w:tab/>
        <w:t xml:space="preserve">Disability Benefits Help. (2019, 3/11/2019). </w:t>
      </w:r>
      <w:r w:rsidRPr="00281A66">
        <w:rPr>
          <w:i/>
        </w:rPr>
        <w:t>How Disability is an Upper Extremity Amputation</w:t>
      </w:r>
      <w:r w:rsidRPr="00281A66">
        <w:t>. Available: https://www.disability-benefits-help.org/how-disabling-is-my-condition/upper-extremity-amputation</w:t>
      </w:r>
    </w:p>
    <w:p w14:paraId="019D82F8" w14:textId="77777777" w:rsidR="00281A66" w:rsidRPr="00281A66" w:rsidRDefault="00281A66" w:rsidP="00281A66">
      <w:pPr>
        <w:pStyle w:val="EndNoteBibliography"/>
        <w:ind w:left="720" w:hanging="720"/>
      </w:pPr>
      <w:r w:rsidRPr="00281A66">
        <w:t>[6]</w:t>
      </w:r>
      <w:r w:rsidRPr="00281A66">
        <w:tab/>
        <w:t xml:space="preserve">L. Garcia, V. Lespinet-Najib, M. Menoret, B. Claverie, J. M.André, and R. Ron-Angevin, "Brain–Computer Interface: Analysis of Different Virtual Keyboards for Improving Usability," </w:t>
      </w:r>
      <w:r w:rsidRPr="00281A66">
        <w:rPr>
          <w:i/>
        </w:rPr>
        <w:t xml:space="preserve">Neuroergonomics, </w:t>
      </w:r>
      <w:r w:rsidRPr="00281A66">
        <w:t>pp. 269-270, 30/11/2018 2018.</w:t>
      </w:r>
    </w:p>
    <w:p w14:paraId="153CA2D4" w14:textId="77777777" w:rsidR="00281A66" w:rsidRPr="00281A66" w:rsidRDefault="00281A66" w:rsidP="00281A66">
      <w:pPr>
        <w:pStyle w:val="EndNoteBibliography"/>
        <w:ind w:left="720" w:hanging="720"/>
      </w:pPr>
      <w:r w:rsidRPr="00281A66">
        <w:t>[7]</w:t>
      </w:r>
      <w:r w:rsidRPr="00281A66">
        <w:tab/>
        <w:t xml:space="preserve">The University of Pittsburgh. (2019, 03/11/2019). </w:t>
      </w:r>
      <w:r w:rsidRPr="00281A66">
        <w:rPr>
          <w:i/>
        </w:rPr>
        <w:t>Neuroprosthetics | Rehabilitation and Neural Engineering Laboratory | The University of Pittsburgh</w:t>
      </w:r>
      <w:r w:rsidRPr="00281A66">
        <w:t>. Available: http://www.rnel.pitt.edu/research/neuroprosthetics</w:t>
      </w:r>
    </w:p>
    <w:p w14:paraId="21B4A946" w14:textId="77777777" w:rsidR="00281A66" w:rsidRPr="00281A66" w:rsidRDefault="00281A66" w:rsidP="00281A66">
      <w:pPr>
        <w:pStyle w:val="EndNoteBibliography"/>
        <w:ind w:left="720" w:hanging="720"/>
      </w:pPr>
      <w:r w:rsidRPr="00281A66">
        <w:t>[8]</w:t>
      </w:r>
      <w:r w:rsidRPr="00281A66">
        <w:tab/>
        <w:t xml:space="preserve">Amputee Coalition. (2019, 03/11/2019). </w:t>
      </w:r>
      <w:r w:rsidRPr="00281A66">
        <w:rPr>
          <w:i/>
        </w:rPr>
        <w:t>Promising Neuroprosthetic Research Projects to Keep an Eye On - Amputee Coalition</w:t>
      </w:r>
      <w:r w:rsidRPr="00281A66">
        <w:t>. Available: https://www.amputee-coalition.org/neuroprosthetic-research-projects-2019/</w:t>
      </w:r>
    </w:p>
    <w:p w14:paraId="6E3ACA54" w14:textId="77777777" w:rsidR="00281A66" w:rsidRPr="00281A66" w:rsidRDefault="00281A66" w:rsidP="00281A66">
      <w:pPr>
        <w:pStyle w:val="EndNoteBibliography"/>
        <w:ind w:left="720" w:hanging="720"/>
      </w:pPr>
      <w:r w:rsidRPr="00281A66">
        <w:t>[9]</w:t>
      </w:r>
      <w:r w:rsidRPr="00281A66">
        <w:tab/>
        <w:t xml:space="preserve">A. P. Tsu, M. J. Burish, J. GodLove, and K. Ganguly, "Cortical Neuroprosthetics from a Clinical Perspective," </w:t>
      </w:r>
      <w:r w:rsidRPr="00281A66">
        <w:rPr>
          <w:i/>
        </w:rPr>
        <w:t xml:space="preserve">Neurobiology of Disease, </w:t>
      </w:r>
      <w:r w:rsidRPr="00281A66">
        <w:t>vol. 83, pp. 154-160, 25/09/2017 2017.</w:t>
      </w:r>
    </w:p>
    <w:p w14:paraId="4323F3A5" w14:textId="77777777" w:rsidR="00281A66" w:rsidRPr="00281A66" w:rsidRDefault="00281A66" w:rsidP="00281A66">
      <w:pPr>
        <w:pStyle w:val="EndNoteBibliography"/>
        <w:ind w:left="720" w:hanging="720"/>
      </w:pPr>
      <w:r w:rsidRPr="00281A66">
        <w:t>[10]</w:t>
      </w:r>
      <w:r w:rsidRPr="00281A66">
        <w:tab/>
        <w:t xml:space="preserve">S. M. Engdahl, B. P. Christie, B. Kelly, A. Davis, C. A. Chestek, and D. H. Gates, "Surveying the interest of individuals with upper limb loss in novel prosthetic control techniques," </w:t>
      </w:r>
      <w:r w:rsidRPr="00281A66">
        <w:rPr>
          <w:i/>
        </w:rPr>
        <w:t xml:space="preserve">Journal of NeuroEngineering and Rehabilitation, </w:t>
      </w:r>
      <w:r w:rsidRPr="00281A66">
        <w:t>vol. 12, no. 53, 13/08/2015 2015.</w:t>
      </w:r>
    </w:p>
    <w:p w14:paraId="138FAF12" w14:textId="77777777" w:rsidR="00281A66" w:rsidRPr="00281A66" w:rsidRDefault="00281A66" w:rsidP="00281A66">
      <w:pPr>
        <w:pStyle w:val="EndNoteBibliography"/>
        <w:ind w:left="720" w:hanging="720"/>
      </w:pPr>
      <w:r w:rsidRPr="00281A66">
        <w:t>[11]</w:t>
      </w:r>
      <w:r w:rsidRPr="00281A66">
        <w:tab/>
        <w:t xml:space="preserve">M. Misaki, Y. Kim, P. A. Bandettini, and N. Kriegeskorte, "Comparison of multivariate classifiers and response normalizations for pattern-information fMRI," </w:t>
      </w:r>
      <w:r w:rsidRPr="00281A66">
        <w:rPr>
          <w:i/>
        </w:rPr>
        <w:t xml:space="preserve">NeuroImage, </w:t>
      </w:r>
      <w:r w:rsidRPr="00281A66">
        <w:t>vol. 53, no. 1, pp. 103-118, 15/10/2010 2010.</w:t>
      </w:r>
    </w:p>
    <w:p w14:paraId="3AF4F2CE" w14:textId="77777777" w:rsidR="00281A66" w:rsidRPr="00281A66" w:rsidRDefault="00281A66" w:rsidP="00281A66">
      <w:pPr>
        <w:pStyle w:val="EndNoteBibliography"/>
        <w:ind w:left="720" w:hanging="720"/>
      </w:pPr>
      <w:r w:rsidRPr="00281A66">
        <w:t>[12]</w:t>
      </w:r>
      <w:r w:rsidRPr="00281A66">
        <w:tab/>
        <w:t xml:space="preserve">A. B. Roy, D. Dey, D. Banerjee, and B. Mohanty, "Comparison of FFT, DCT, DWT, WHT Compression," </w:t>
      </w:r>
      <w:r w:rsidRPr="00281A66">
        <w:rPr>
          <w:i/>
        </w:rPr>
        <w:t xml:space="preserve">International Journal of Computer Applications </w:t>
      </w:r>
      <w:r w:rsidRPr="00281A66">
        <w:t>vol. 975, no. 8887, 2018.</w:t>
      </w:r>
    </w:p>
    <w:p w14:paraId="49B1DDF8" w14:textId="77777777" w:rsidR="00281A66" w:rsidRPr="00281A66" w:rsidRDefault="00281A66" w:rsidP="00281A66">
      <w:pPr>
        <w:pStyle w:val="EndNoteBibliography"/>
        <w:ind w:left="720" w:hanging="720"/>
      </w:pPr>
      <w:r w:rsidRPr="00281A66">
        <w:t>[13]</w:t>
      </w:r>
      <w:r w:rsidRPr="00281A66">
        <w:tab/>
        <w:t xml:space="preserve">B. Szuflitowska and P. Orlowski, "Comparison of the EEG Signal Classifiers LDA, NBC and GNBC Based on Time-Frequency Features," </w:t>
      </w:r>
      <w:r w:rsidRPr="00281A66">
        <w:rPr>
          <w:i/>
        </w:rPr>
        <w:t xml:space="preserve">Pomiary Automatyka Robotyka, </w:t>
      </w:r>
      <w:r w:rsidRPr="00281A66">
        <w:t>vol. 21, pp. 39-45, June 2017 2017.</w:t>
      </w:r>
    </w:p>
    <w:p w14:paraId="53A23531" w14:textId="77777777" w:rsidR="00281A66" w:rsidRPr="00281A66" w:rsidRDefault="00281A66" w:rsidP="00281A66">
      <w:pPr>
        <w:pStyle w:val="EndNoteBibliography"/>
        <w:ind w:left="720" w:hanging="720"/>
      </w:pPr>
      <w:r w:rsidRPr="00281A66">
        <w:t>[14]</w:t>
      </w:r>
      <w:r w:rsidRPr="00281A66">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66EA7300" w14:textId="77777777" w:rsidR="00281A66" w:rsidRPr="00281A66" w:rsidRDefault="00281A66" w:rsidP="00281A66">
      <w:pPr>
        <w:pStyle w:val="EndNoteBibliography"/>
        <w:ind w:left="720" w:hanging="720"/>
      </w:pPr>
      <w:r w:rsidRPr="00281A66">
        <w:lastRenderedPageBreak/>
        <w:t>[15]</w:t>
      </w:r>
      <w:r w:rsidRPr="00281A66">
        <w:tab/>
        <w:t xml:space="preserve">W. B. Fye, "Julien Jean César Legallois," </w:t>
      </w:r>
      <w:r w:rsidRPr="00281A66">
        <w:rPr>
          <w:i/>
        </w:rPr>
        <w:t xml:space="preserve">Clinical Cardiology, </w:t>
      </w:r>
      <w:r w:rsidRPr="00281A66">
        <w:t>vol. 18, no. 10, 1995.</w:t>
      </w:r>
    </w:p>
    <w:p w14:paraId="14287CE4" w14:textId="77777777" w:rsidR="00281A66" w:rsidRPr="00281A66" w:rsidRDefault="00281A66" w:rsidP="00281A66">
      <w:pPr>
        <w:pStyle w:val="EndNoteBibliography"/>
        <w:ind w:left="720" w:hanging="720"/>
      </w:pPr>
      <w:r w:rsidRPr="00281A66">
        <w:t>[16]</w:t>
      </w:r>
      <w:r w:rsidRPr="00281A66">
        <w:tab/>
        <w:t xml:space="preserve">The Virtual Brain. (n.d., 15/09/1009). </w:t>
      </w:r>
      <w:r w:rsidRPr="00281A66">
        <w:rPr>
          <w:i/>
        </w:rPr>
        <w:t>The Virtual Brain: Scalable Brain Simulation</w:t>
      </w:r>
      <w:r w:rsidRPr="00281A66">
        <w:t>. Available: https://www.thevirtualbrain.org/tvb/zwei/neuroscience-simulation</w:t>
      </w:r>
    </w:p>
    <w:p w14:paraId="2CA4B5C9" w14:textId="77777777" w:rsidR="00281A66" w:rsidRPr="00281A66" w:rsidRDefault="00281A66" w:rsidP="00281A66">
      <w:pPr>
        <w:pStyle w:val="EndNoteBibliography"/>
        <w:ind w:left="720" w:hanging="720"/>
      </w:pPr>
      <w:r w:rsidRPr="00281A66">
        <w:t>[17]</w:t>
      </w:r>
      <w:r w:rsidRPr="00281A66">
        <w:tab/>
        <w:t xml:space="preserve">A. Woodruff. (2019, 15/09/2019). </w:t>
      </w:r>
      <w:r w:rsidRPr="00281A66">
        <w:rPr>
          <w:i/>
        </w:rPr>
        <w:t>What is a neuron? = Queensland Brain Institute - University of Queensland</w:t>
      </w:r>
      <w:r w:rsidRPr="00281A66">
        <w:t>. Available: https://qbi.uq.edu.au/brain/brain-anatomy/what-neuron</w:t>
      </w:r>
    </w:p>
    <w:p w14:paraId="737084F7" w14:textId="77777777" w:rsidR="00281A66" w:rsidRPr="00281A66" w:rsidRDefault="00281A66" w:rsidP="00281A66">
      <w:pPr>
        <w:pStyle w:val="EndNoteBibliography"/>
        <w:ind w:left="720" w:hanging="720"/>
      </w:pPr>
      <w:r w:rsidRPr="00281A66">
        <w:t>[18]</w:t>
      </w:r>
      <w:r w:rsidRPr="00281A66">
        <w:tab/>
        <w:t xml:space="preserve">lumenlearning. (n.d., 15/09/2019). </w:t>
      </w:r>
      <w:r w:rsidRPr="00281A66">
        <w:rPr>
          <w:i/>
        </w:rPr>
        <w:t>Resting Membrane Potential | Biology for Majors II</w:t>
      </w:r>
      <w:r w:rsidRPr="00281A66">
        <w:t>. Available: https://courses.lumenlearning.com/wm-biology2/chapter/resting-membrane-potential/</w:t>
      </w:r>
    </w:p>
    <w:p w14:paraId="6334C558" w14:textId="77777777" w:rsidR="00281A66" w:rsidRPr="00281A66" w:rsidRDefault="00281A66" w:rsidP="00281A66">
      <w:pPr>
        <w:pStyle w:val="EndNoteBibliography"/>
        <w:ind w:left="720" w:hanging="720"/>
      </w:pPr>
      <w:r w:rsidRPr="00281A66">
        <w:t>[19]</w:t>
      </w:r>
      <w:r w:rsidRPr="00281A66">
        <w:tab/>
        <w:t xml:space="preserve">KhanAcademy. (n.d., 15/09/2019). </w:t>
      </w:r>
      <w:r w:rsidRPr="00281A66">
        <w:rPr>
          <w:i/>
        </w:rPr>
        <w:t>Membrane potential (resting membrane potential) (article) | Khan Academcy</w:t>
      </w:r>
      <w:r w:rsidRPr="00281A66">
        <w:t>. Available: https://www.khanacademy.org/science/biology/human-biology/neuron-nervous-system/a/the-membrane-potential</w:t>
      </w:r>
    </w:p>
    <w:p w14:paraId="338EAD81" w14:textId="77777777" w:rsidR="00281A66" w:rsidRPr="00281A66" w:rsidRDefault="00281A66" w:rsidP="00281A66">
      <w:pPr>
        <w:pStyle w:val="EndNoteBibliography"/>
        <w:ind w:left="720" w:hanging="720"/>
      </w:pPr>
      <w:r w:rsidRPr="00281A66">
        <w:t>[20]</w:t>
      </w:r>
      <w:r w:rsidRPr="00281A66">
        <w:tab/>
        <w:t xml:space="preserve">Rice University. (n.d., 15/09/2019). </w:t>
      </w:r>
      <w:r w:rsidRPr="00281A66">
        <w:rPr>
          <w:i/>
        </w:rPr>
        <w:t>12.4 The Action Potential - Anatomy and Physiology</w:t>
      </w:r>
      <w:r w:rsidRPr="00281A66">
        <w:t>. Available: https://opentextbc.ca/anatomyandphysiology/chapter/12-4-the-action-potential/</w:t>
      </w:r>
    </w:p>
    <w:p w14:paraId="48D895A0" w14:textId="77777777" w:rsidR="00281A66" w:rsidRPr="00281A66" w:rsidRDefault="00281A66" w:rsidP="00281A66">
      <w:pPr>
        <w:pStyle w:val="EndNoteBibliography"/>
        <w:ind w:left="720" w:hanging="720"/>
      </w:pPr>
      <w:r w:rsidRPr="00281A66">
        <w:t>[21]</w:t>
      </w:r>
      <w:r w:rsidRPr="00281A66">
        <w:tab/>
        <w:t xml:space="preserve">Queensland Brain Institute. (2017, 15/09/2019). </w:t>
      </w:r>
      <w:r w:rsidRPr="00281A66">
        <w:rPr>
          <w:i/>
        </w:rPr>
        <w:t>Action potentials and synapses - Queensland Brain Institute - University of Queensland</w:t>
      </w:r>
      <w:r w:rsidRPr="00281A66">
        <w:t>. Available: https://qbi.uq.edu.au/brain-basics/brain/brain-physiology/action-potentials-and-synapses</w:t>
      </w:r>
    </w:p>
    <w:p w14:paraId="3311EC79" w14:textId="77777777" w:rsidR="00281A66" w:rsidRPr="00281A66" w:rsidRDefault="00281A66" w:rsidP="00281A66">
      <w:pPr>
        <w:pStyle w:val="EndNoteBibliography"/>
        <w:ind w:left="720" w:hanging="720"/>
      </w:pPr>
      <w:r w:rsidRPr="00281A66">
        <w:t>[22]</w:t>
      </w:r>
      <w:r w:rsidRPr="00281A66">
        <w:tab/>
        <w:t xml:space="preserve">S. Schwerin. (2013, 15/09/2019). </w:t>
      </w:r>
      <w:r w:rsidRPr="00281A66">
        <w:rPr>
          <w:i/>
        </w:rPr>
        <w:t>The Anatomy of Movement - Brain Connection</w:t>
      </w:r>
      <w:r w:rsidRPr="00281A66">
        <w:t>. Available: https://brainconnection.brainhq.com/2013/03/05/the-anatomy-of-movement/</w:t>
      </w:r>
    </w:p>
    <w:p w14:paraId="17CFCE41" w14:textId="77777777" w:rsidR="00281A66" w:rsidRPr="00281A66" w:rsidRDefault="00281A66" w:rsidP="00281A66">
      <w:pPr>
        <w:pStyle w:val="EndNoteBibliography"/>
        <w:ind w:left="720" w:hanging="720"/>
      </w:pPr>
      <w:r w:rsidRPr="00281A66">
        <w:t>[23]</w:t>
      </w:r>
      <w:r w:rsidRPr="00281A66">
        <w:tab/>
        <w:t xml:space="preserve">OperativeNeurosurgery. (2016, 15/09/2019). </w:t>
      </w:r>
      <w:r w:rsidRPr="00281A66">
        <w:rPr>
          <w:i/>
        </w:rPr>
        <w:t>motor_cortex [Operative Neurosurgery]</w:t>
      </w:r>
      <w:r w:rsidRPr="00281A66">
        <w:t>. Available: https://operativeneurosurgery.com/doku.php?id=motor_cortex</w:t>
      </w:r>
    </w:p>
    <w:p w14:paraId="173274DF" w14:textId="77777777" w:rsidR="00281A66" w:rsidRPr="00281A66" w:rsidRDefault="00281A66" w:rsidP="00281A66">
      <w:pPr>
        <w:pStyle w:val="EndNoteBibliography"/>
        <w:ind w:left="720" w:hanging="720"/>
      </w:pPr>
      <w:r w:rsidRPr="00281A66">
        <w:t>[24]</w:t>
      </w:r>
      <w:r w:rsidRPr="00281A66">
        <w:tab/>
        <w:t xml:space="preserve">J. Knierim. (n.d., 15/09/2019). </w:t>
      </w:r>
      <w:r w:rsidRPr="00281A66">
        <w:rPr>
          <w:i/>
        </w:rPr>
        <w:t>Motor Cortex (Section 3, Chapter 3) Neuroscience Online: An Electronic Textbook for the Neurosciences | Department of Neurobiology and Anatomy - The University of Texas Medical School at Houston</w:t>
      </w:r>
      <w:r w:rsidRPr="00281A66">
        <w:t>. Available: https://nba.uth.tmc.edu/neuroscience/m/s3/chapter03.html</w:t>
      </w:r>
    </w:p>
    <w:p w14:paraId="231B40AB" w14:textId="77777777" w:rsidR="00281A66" w:rsidRPr="00281A66" w:rsidRDefault="00281A66" w:rsidP="00281A66">
      <w:pPr>
        <w:pStyle w:val="EndNoteBibliography"/>
        <w:ind w:left="720" w:hanging="720"/>
      </w:pPr>
      <w:r w:rsidRPr="00281A66">
        <w:t>[25]</w:t>
      </w:r>
      <w:r w:rsidRPr="00281A66">
        <w:tab/>
        <w:t xml:space="preserve">K. Nakayashiki, M. Saeki, Y. Takata, Y. Hayashi, and T. Kondo, "Modulation of event-related desynchronization during kinematic and kinetic hand movements," </w:t>
      </w:r>
      <w:r w:rsidRPr="00281A66">
        <w:rPr>
          <w:i/>
        </w:rPr>
        <w:t xml:space="preserve">Journal of NeuroEngineering and Rehabilitation, </w:t>
      </w:r>
      <w:r w:rsidRPr="00281A66">
        <w:t>vol. 11, no. 90, 30/05/2014 2014.</w:t>
      </w:r>
    </w:p>
    <w:p w14:paraId="7049912A" w14:textId="77777777" w:rsidR="00281A66" w:rsidRPr="00281A66" w:rsidRDefault="00281A66" w:rsidP="00281A66">
      <w:pPr>
        <w:pStyle w:val="EndNoteBibliography"/>
        <w:ind w:left="720" w:hanging="720"/>
      </w:pPr>
      <w:r w:rsidRPr="00281A66">
        <w:t>[26]</w:t>
      </w:r>
      <w:r w:rsidRPr="00281A66">
        <w:tab/>
        <w:t xml:space="preserve">G. Pfurtscheller. (2016, 15/09/2019). </w:t>
      </w:r>
      <w:r w:rsidRPr="00281A66">
        <w:rPr>
          <w:i/>
        </w:rPr>
        <w:t>EEG Event-Related Desynchronization (ERD) and Event-Related Synchronization (ERS) | Neuropsy Key</w:t>
      </w:r>
      <w:r w:rsidRPr="00281A66">
        <w:t>. Available: https://neupsykey.com/eeg-event-related-desynchronization-erd-and-event-related-synchronization-ers/</w:t>
      </w:r>
    </w:p>
    <w:p w14:paraId="48FDAEFF" w14:textId="77777777" w:rsidR="00281A66" w:rsidRPr="00281A66" w:rsidRDefault="00281A66" w:rsidP="00281A66">
      <w:pPr>
        <w:pStyle w:val="EndNoteBibliography"/>
        <w:ind w:left="720" w:hanging="720"/>
      </w:pPr>
      <w:r w:rsidRPr="00281A66">
        <w:t>[27]</w:t>
      </w:r>
      <w:r w:rsidRPr="00281A66">
        <w:tab/>
        <w:t xml:space="preserve">E. Thomas, J. Fruitet, and M. Clerc, "Investigating brief motor imagery for an ERD/ERS based BCI," in </w:t>
      </w:r>
      <w:r w:rsidRPr="00281A66">
        <w:rPr>
          <w:i/>
        </w:rPr>
        <w:t>Annual International Conference of the IEEE Engineering in Medicine and Biology Society</w:t>
      </w:r>
      <w:r w:rsidRPr="00281A66">
        <w:t>, San Diego, USA, 2012, vol. 32.</w:t>
      </w:r>
    </w:p>
    <w:p w14:paraId="2A17E218" w14:textId="77777777" w:rsidR="00281A66" w:rsidRPr="00281A66" w:rsidRDefault="00281A66" w:rsidP="00281A66">
      <w:pPr>
        <w:pStyle w:val="EndNoteBibliography"/>
        <w:ind w:left="720" w:hanging="720"/>
      </w:pPr>
      <w:r w:rsidRPr="00281A66">
        <w:t>[28]</w:t>
      </w:r>
      <w:r w:rsidRPr="00281A66">
        <w:tab/>
        <w:t xml:space="preserve">Z. Tang, S. Sun, S. Zhang, Y. Chen, C. Li, and S. Chen, "A Brain-Machine Interface Based on ERD/ERS for an Upper-Limb Exoskeleton Control," </w:t>
      </w:r>
      <w:r w:rsidRPr="00281A66">
        <w:rPr>
          <w:i/>
        </w:rPr>
        <w:t xml:space="preserve">Sensors, </w:t>
      </w:r>
      <w:r w:rsidRPr="00281A66">
        <w:t>vol. 16, no. 12, 02/12/2016 2016.</w:t>
      </w:r>
    </w:p>
    <w:p w14:paraId="5CC8FC2D" w14:textId="77777777" w:rsidR="00281A66" w:rsidRPr="00281A66" w:rsidRDefault="00281A66" w:rsidP="00281A66">
      <w:pPr>
        <w:pStyle w:val="EndNoteBibliography"/>
        <w:ind w:left="720" w:hanging="720"/>
      </w:pPr>
      <w:r w:rsidRPr="00281A66">
        <w:t>[29]</w:t>
      </w:r>
      <w:r w:rsidRPr="00281A66">
        <w:tab/>
        <w:t xml:space="preserve">A. Kubacki and D. Rybarczyk, "Development of a Speech System Using BCI Based on ERD/ERS for Patients Suffering from Amyotrophic Lateral Sclerosis," </w:t>
      </w:r>
      <w:r w:rsidRPr="00281A66">
        <w:lastRenderedPageBreak/>
        <w:t>presented at the Advances in Manufacturing, 20, 2017. Available: https://link.springer.com/chapter/10.1007/978-3-319-68619-6_27</w:t>
      </w:r>
    </w:p>
    <w:p w14:paraId="1D310DDB" w14:textId="77777777" w:rsidR="00281A66" w:rsidRPr="00281A66" w:rsidRDefault="00281A66" w:rsidP="00281A66">
      <w:pPr>
        <w:pStyle w:val="EndNoteBibliography"/>
        <w:ind w:left="720" w:hanging="720"/>
      </w:pPr>
      <w:r w:rsidRPr="00281A66">
        <w:t>[30]</w:t>
      </w:r>
      <w:r w:rsidRPr="00281A66">
        <w:tab/>
        <w:t xml:space="preserve">A. P. Burgess, "Towards a Unified Understanding of Event-Related Changes in the EEG: The Firefly Model of Synchronization through Cross-Frequency Phase Modulation," </w:t>
      </w:r>
      <w:r w:rsidRPr="00281A66">
        <w:rPr>
          <w:i/>
        </w:rPr>
        <w:t xml:space="preserve">PLoS ONE, </w:t>
      </w:r>
      <w:r w:rsidRPr="00281A66">
        <w:t>vol. 7, no. 9, 25/09/2012 2012.</w:t>
      </w:r>
    </w:p>
    <w:p w14:paraId="451C88AB" w14:textId="77777777" w:rsidR="00281A66" w:rsidRPr="00281A66" w:rsidRDefault="00281A66" w:rsidP="00281A66">
      <w:pPr>
        <w:pStyle w:val="EndNoteBibliography"/>
        <w:ind w:left="720" w:hanging="720"/>
      </w:pPr>
      <w:r w:rsidRPr="00281A66">
        <w:t>[31]</w:t>
      </w:r>
      <w:r w:rsidRPr="00281A66">
        <w:tab/>
        <w:t xml:space="preserve">S. Hrishkesan. (2018, 16/09/2019). </w:t>
      </w:r>
      <w:r w:rsidRPr="00281A66">
        <w:rPr>
          <w:i/>
        </w:rPr>
        <w:t>Advantages, Disadvantages and Applications of EEG - Electronics and Communication Study Materials</w:t>
      </w:r>
      <w:r w:rsidRPr="00281A66">
        <w:t>. Available: https://www.electronicsandcommunications.com/2018/08/advantages-disadvantages-applications-of-eeg.html</w:t>
      </w:r>
    </w:p>
    <w:p w14:paraId="109F1770" w14:textId="77777777" w:rsidR="00281A66" w:rsidRPr="00281A66" w:rsidRDefault="00281A66" w:rsidP="00281A66">
      <w:pPr>
        <w:pStyle w:val="EndNoteBibliography"/>
        <w:ind w:left="720" w:hanging="720"/>
      </w:pPr>
      <w:r w:rsidRPr="00281A66">
        <w:t>[32]</w:t>
      </w:r>
      <w:r w:rsidRPr="00281A66">
        <w:tab/>
        <w:t xml:space="preserve">B. Burle, L. Spieser, C. Roger, L. Casini, T. Hasbroucq, and F. Vidal, "Spatial and temporal resolutions of EEG: Is it really black and white? A scalp current density view," </w:t>
      </w:r>
      <w:r w:rsidRPr="00281A66">
        <w:rPr>
          <w:i/>
        </w:rPr>
        <w:t xml:space="preserve">International Journal of Psychophysiology, </w:t>
      </w:r>
      <w:r w:rsidRPr="00281A66">
        <w:t>vol. 97, no. 3, pp. 210-220, September 2015 2015.</w:t>
      </w:r>
    </w:p>
    <w:p w14:paraId="7F48F599" w14:textId="77777777" w:rsidR="00281A66" w:rsidRPr="00281A66" w:rsidRDefault="00281A66" w:rsidP="00281A66">
      <w:pPr>
        <w:pStyle w:val="EndNoteBibliography"/>
        <w:ind w:left="720" w:hanging="720"/>
      </w:pPr>
      <w:r w:rsidRPr="00281A66">
        <w:t>[33]</w:t>
      </w:r>
      <w:r w:rsidRPr="00281A66">
        <w:tab/>
        <w:t xml:space="preserve">R. Degabriele and J. Lagopoulos, "Techniques for effective EEG subject preparation," </w:t>
      </w:r>
      <w:r w:rsidRPr="00281A66">
        <w:rPr>
          <w:i/>
        </w:rPr>
        <w:t xml:space="preserve">Acta Neuropsychiatrica, </w:t>
      </w:r>
      <w:r w:rsidRPr="00281A66">
        <w:t>vol. 20, no. 4, pp. 218-219, August 2008 2008.</w:t>
      </w:r>
    </w:p>
    <w:p w14:paraId="7C19E27F" w14:textId="77777777" w:rsidR="00281A66" w:rsidRPr="00281A66" w:rsidRDefault="00281A66" w:rsidP="00281A66">
      <w:pPr>
        <w:pStyle w:val="EndNoteBibliography"/>
        <w:ind w:left="720" w:hanging="720"/>
      </w:pPr>
      <w:r w:rsidRPr="00281A66">
        <w:t>[34]</w:t>
      </w:r>
      <w:r w:rsidRPr="00281A66">
        <w:tab/>
        <w:t xml:space="preserve">M. A. Lopez-Gordo, D. Sanchez-Morillo, and F. P. Valle, "Dry EEG Electrodes," </w:t>
      </w:r>
      <w:r w:rsidRPr="00281A66">
        <w:rPr>
          <w:i/>
        </w:rPr>
        <w:t xml:space="preserve">Sensors, </w:t>
      </w:r>
      <w:r w:rsidRPr="00281A66">
        <w:t>vol. 14, no. 7, pp. 12647-12870, 18/07/2014 2014.</w:t>
      </w:r>
    </w:p>
    <w:p w14:paraId="77DFA9B4" w14:textId="77777777" w:rsidR="00281A66" w:rsidRPr="00281A66" w:rsidRDefault="00281A66" w:rsidP="00281A66">
      <w:pPr>
        <w:pStyle w:val="EndNoteBibliography"/>
        <w:ind w:left="720" w:hanging="720"/>
      </w:pPr>
      <w:r w:rsidRPr="00281A66">
        <w:t>[35]</w:t>
      </w:r>
      <w:r w:rsidRPr="00281A66">
        <w:tab/>
        <w:t>J. W. Y. Kama</w:t>
      </w:r>
      <w:r w:rsidRPr="00281A66">
        <w:rPr>
          <w:i/>
        </w:rPr>
        <w:t xml:space="preserve"> et al.</w:t>
      </w:r>
      <w:r w:rsidRPr="00281A66">
        <w:t xml:space="preserve">, "Systematic comparison between a wireless EEG system with dry electrodes and a wired EEG system with wet electrodes," </w:t>
      </w:r>
      <w:r w:rsidRPr="00281A66">
        <w:rPr>
          <w:i/>
        </w:rPr>
        <w:t xml:space="preserve">NeuroImage, </w:t>
      </w:r>
      <w:r w:rsidRPr="00281A66">
        <w:t>vol. 184, pp. 119-129, 01/01/2019 2019.</w:t>
      </w:r>
    </w:p>
    <w:p w14:paraId="3C75C52C" w14:textId="77777777" w:rsidR="00281A66" w:rsidRPr="00281A66" w:rsidRDefault="00281A66" w:rsidP="00281A66">
      <w:pPr>
        <w:pStyle w:val="EndNoteBibliography"/>
        <w:ind w:left="720" w:hanging="720"/>
      </w:pPr>
      <w:r w:rsidRPr="00281A66">
        <w:t>[36]</w:t>
      </w:r>
      <w:r w:rsidRPr="00281A66">
        <w:tab/>
        <w:t xml:space="preserve">K. E. Matthewson, T. J. Harrison, and S. A. Kizuk, "High and dry? Comparing active dry EEG electrodes to active and passive wet electrodes.," </w:t>
      </w:r>
      <w:r w:rsidRPr="00281A66">
        <w:rPr>
          <w:i/>
        </w:rPr>
        <w:t xml:space="preserve">Psychophysiology, </w:t>
      </w:r>
      <w:r w:rsidRPr="00281A66">
        <w:t>vol. 54, no. 1, pp. 74-82, Jan 2017 2017.</w:t>
      </w:r>
    </w:p>
    <w:p w14:paraId="7DB29F47" w14:textId="77777777" w:rsidR="00281A66" w:rsidRPr="00281A66" w:rsidRDefault="00281A66" w:rsidP="00281A66">
      <w:pPr>
        <w:pStyle w:val="EndNoteBibliography"/>
        <w:ind w:left="720" w:hanging="720"/>
      </w:pPr>
      <w:r w:rsidRPr="00281A66">
        <w:t>[37]</w:t>
      </w:r>
      <w:r w:rsidRPr="00281A66">
        <w:tab/>
        <w:t xml:space="preserve">Natus Neuro. (n.d., 04/11/2019). </w:t>
      </w:r>
      <w:r w:rsidRPr="00281A66">
        <w:rPr>
          <w:i/>
        </w:rPr>
        <w:t>Grass Reusable Stamped-Cup EEG Electrodes | Natus</w:t>
      </w:r>
      <w:r w:rsidRPr="00281A66">
        <w:t>. Available: https://neuro.natus.com/products-services/grass-reusable-stamped-cup-eeg-electrodes</w:t>
      </w:r>
    </w:p>
    <w:p w14:paraId="51A60B97" w14:textId="77777777" w:rsidR="00281A66" w:rsidRPr="00281A66" w:rsidRDefault="00281A66" w:rsidP="00281A66">
      <w:pPr>
        <w:pStyle w:val="EndNoteBibliography"/>
        <w:ind w:left="720" w:hanging="720"/>
      </w:pPr>
      <w:r w:rsidRPr="00281A66">
        <w:t>[38]</w:t>
      </w:r>
      <w:r w:rsidRPr="00281A66">
        <w:tab/>
        <w:t xml:space="preserve">Florida Research Instruments. (n.d., 04/11/2019). </w:t>
      </w:r>
      <w:r w:rsidRPr="00281A66">
        <w:rPr>
          <w:i/>
        </w:rPr>
        <w:t>New Longer 5mm Spike disposable/reuseable dry EEG Electrode TDE 210 - Florida Research Instruments Inc</w:t>
      </w:r>
      <w:r w:rsidRPr="00281A66">
        <w:t>. Available: https://www.fri-fl-shop.com/product/new-longer-5mm-spike-disposable-reusable-dry-eeg-electrode-tde-210/</w:t>
      </w:r>
    </w:p>
    <w:p w14:paraId="115E52BC" w14:textId="77777777" w:rsidR="00281A66" w:rsidRPr="00281A66" w:rsidRDefault="00281A66" w:rsidP="00281A66">
      <w:pPr>
        <w:pStyle w:val="EndNoteBibliography"/>
        <w:ind w:left="720" w:hanging="720"/>
      </w:pPr>
      <w:r w:rsidRPr="00281A66">
        <w:t>[39]</w:t>
      </w:r>
      <w:r w:rsidRPr="00281A66">
        <w:tab/>
        <w:t xml:space="preserve">Y. Wang, X. Gao, B. Hong, and S. Gao, "Practical Designs of Brain–Computer Interfaces Based on the Modulation of EEG Rhythms," in </w:t>
      </w:r>
      <w:r w:rsidRPr="00281A66">
        <w:rPr>
          <w:i/>
        </w:rPr>
        <w:t>Brain-Computer Interfaces</w:t>
      </w:r>
      <w:r w:rsidRPr="00281A66">
        <w:t>, B. Graimann, G. Pfurtscheller, and B. Allison, Eds. (The Frontiers Collection, Berlin, Heidelberg: Springer, 2010, pp. 137-154.</w:t>
      </w:r>
    </w:p>
    <w:p w14:paraId="1A952DC2" w14:textId="77777777" w:rsidR="00281A66" w:rsidRPr="00281A66" w:rsidRDefault="00281A66" w:rsidP="00281A66">
      <w:pPr>
        <w:pStyle w:val="EndNoteBibliography"/>
        <w:ind w:left="720" w:hanging="720"/>
      </w:pPr>
      <w:r w:rsidRPr="00281A66">
        <w:t>[40]</w:t>
      </w:r>
      <w:r w:rsidRPr="00281A66">
        <w:tab/>
        <w:t>P. Shenoy, K. J. Miller, J. G. Ojemann, and R. P. N. Rao, "Generalized Features for Electrocorticographic BCIs,"</w:t>
      </w:r>
      <w:r w:rsidRPr="00281A66">
        <w:rPr>
          <w:i/>
        </w:rPr>
        <w:t xml:space="preserve"> IEEE Transactions on Biomedical Engineering, </w:t>
      </w:r>
      <w:r w:rsidRPr="00281A66">
        <w:t>vol. 55, no. 1, pp. 273-280, Jan. 2008 2008.</w:t>
      </w:r>
    </w:p>
    <w:p w14:paraId="0D306984" w14:textId="77777777" w:rsidR="00281A66" w:rsidRPr="00281A66" w:rsidRDefault="00281A66" w:rsidP="00281A66">
      <w:pPr>
        <w:pStyle w:val="EndNoteBibliography"/>
        <w:ind w:left="720" w:hanging="720"/>
      </w:pPr>
      <w:r w:rsidRPr="00281A66">
        <w:t>[41]</w:t>
      </w:r>
      <w:r w:rsidRPr="00281A66">
        <w:tab/>
        <w:t xml:space="preserve">New York University. (n.d., 18/08/2019). </w:t>
      </w:r>
      <w:r w:rsidRPr="00281A66">
        <w:rPr>
          <w:i/>
        </w:rPr>
        <w:t>Electrocorticography (ECoG) | NYU Cognitive Neurophysiology Laboratory</w:t>
      </w:r>
      <w:r w:rsidRPr="00281A66">
        <w:t>. Available: https://med.nyu.edu/thesenlab/research-0/intracranial-eeg/</w:t>
      </w:r>
    </w:p>
    <w:p w14:paraId="3A233192" w14:textId="77777777" w:rsidR="00281A66" w:rsidRPr="00281A66" w:rsidRDefault="00281A66" w:rsidP="00281A66">
      <w:pPr>
        <w:pStyle w:val="EndNoteBibliography"/>
        <w:ind w:left="720" w:hanging="720"/>
      </w:pPr>
      <w:r w:rsidRPr="00281A66">
        <w:t>[42]</w:t>
      </w:r>
      <w:r w:rsidRPr="00281A66">
        <w:tab/>
        <w:t xml:space="preserve">B. Farnsworth. (2019, 25/09/2019). </w:t>
      </w:r>
      <w:r w:rsidRPr="00281A66">
        <w:rPr>
          <w:i/>
        </w:rPr>
        <w:t>EEG vs. MRI vs. fMRI – What are the Differences?</w:t>
      </w:r>
      <w:r w:rsidRPr="00281A66">
        <w:t xml:space="preserve"> Available: https://imotions.com/blog/eeg-vs-mri-vs-fmri-differences/</w:t>
      </w:r>
    </w:p>
    <w:p w14:paraId="3292D969" w14:textId="77777777" w:rsidR="00281A66" w:rsidRPr="00281A66" w:rsidRDefault="00281A66" w:rsidP="00281A66">
      <w:pPr>
        <w:pStyle w:val="EndNoteBibliography"/>
        <w:ind w:left="720" w:hanging="720"/>
      </w:pPr>
      <w:r w:rsidRPr="00281A66">
        <w:t>[43]</w:t>
      </w:r>
      <w:r w:rsidRPr="00281A6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0361B1A" w14:textId="77777777" w:rsidR="00281A66" w:rsidRPr="00281A66" w:rsidRDefault="00281A66" w:rsidP="00281A66">
      <w:pPr>
        <w:pStyle w:val="EndNoteBibliography"/>
        <w:ind w:left="720" w:hanging="720"/>
      </w:pPr>
      <w:r w:rsidRPr="00281A66">
        <w:lastRenderedPageBreak/>
        <w:t>[44]</w:t>
      </w:r>
      <w:r w:rsidRPr="00281A6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CB2818" w14:textId="77777777" w:rsidR="00281A66" w:rsidRPr="00281A66" w:rsidRDefault="00281A66" w:rsidP="00281A66">
      <w:pPr>
        <w:pStyle w:val="EndNoteBibliography"/>
        <w:ind w:left="720" w:hanging="720"/>
      </w:pPr>
      <w:r w:rsidRPr="00281A66">
        <w:t>[45]</w:t>
      </w:r>
      <w:r w:rsidRPr="00281A66">
        <w:tab/>
        <w:t xml:space="preserve">Texas Instruments. (2012, 16/08/2019). </w:t>
      </w:r>
      <w:r w:rsidRPr="00281A66">
        <w:rPr>
          <w:i/>
        </w:rPr>
        <w:t xml:space="preserve">EEG Front-End Performance Demonstration Kit (B ed.) </w:t>
      </w:r>
      <w:r w:rsidRPr="00281A66">
        <w:t>[Datasheet]. Available: http://www.ti.com/lit/ug/slau443b/slau443b.pdf</w:t>
      </w:r>
    </w:p>
    <w:p w14:paraId="2C55991E" w14:textId="77777777" w:rsidR="00281A66" w:rsidRPr="00281A66" w:rsidRDefault="00281A66" w:rsidP="00281A66">
      <w:pPr>
        <w:pStyle w:val="EndNoteBibliography"/>
        <w:ind w:left="720" w:hanging="720"/>
      </w:pPr>
      <w:r w:rsidRPr="00281A66">
        <w:t>[46]</w:t>
      </w:r>
      <w:r w:rsidRPr="00281A66">
        <w:tab/>
        <w:t xml:space="preserve">Maxim Integrated. (1996, 16/08/2019). </w:t>
      </w:r>
      <w:r w:rsidRPr="00281A66">
        <w:rPr>
          <w:i/>
        </w:rPr>
        <w:t>Circuit Tradeoffs Minimize Noise in Battery-Input Power Supplies</w:t>
      </w:r>
      <w:r w:rsidRPr="00281A66">
        <w:t>. Available: https://www.maximintegrated.com/en/app-notes/index.mvp/id/653</w:t>
      </w:r>
    </w:p>
    <w:p w14:paraId="2B00E539" w14:textId="77777777" w:rsidR="00281A66" w:rsidRPr="00281A66" w:rsidRDefault="00281A66" w:rsidP="00281A66">
      <w:pPr>
        <w:pStyle w:val="EndNoteBibliography"/>
        <w:ind w:left="720" w:hanging="720"/>
      </w:pPr>
      <w:r w:rsidRPr="00281A66">
        <w:t>[47]</w:t>
      </w:r>
      <w:r w:rsidRPr="00281A66">
        <w:tab/>
        <w:t xml:space="preserve">X. Yang, J. Hu, Z. Chen, and H. Yang. (2017, 18/08/2019). </w:t>
      </w:r>
      <w:r w:rsidRPr="00281A66">
        <w:rPr>
          <w:i/>
        </w:rPr>
        <w:t>An 8-Channel General-Purpose Analog Front-End for Biopotential Signal Measurement</w:t>
      </w:r>
      <w:r w:rsidRPr="00281A66">
        <w:t>. Available: https://pdfs.semanticscholar.org/99e1/47917ea94e804a7c021bcacb8f58ed8dd3ed.pdf</w:t>
      </w:r>
    </w:p>
    <w:p w14:paraId="21DF8962" w14:textId="77777777" w:rsidR="00281A66" w:rsidRPr="00281A66" w:rsidRDefault="00281A66" w:rsidP="00281A66">
      <w:pPr>
        <w:pStyle w:val="EndNoteBibliography"/>
        <w:ind w:left="720" w:hanging="720"/>
      </w:pPr>
      <w:r w:rsidRPr="00281A66">
        <w:t>[48]</w:t>
      </w:r>
      <w:r w:rsidRPr="00281A66">
        <w:tab/>
        <w:t xml:space="preserve">T. Uktveris and V. Jusas, "Development of a Modular Board for EEG Signal Acquisition," </w:t>
      </w:r>
      <w:r w:rsidRPr="00281A66">
        <w:rPr>
          <w:i/>
        </w:rPr>
        <w:t xml:space="preserve">Sensors, </w:t>
      </w:r>
      <w:r w:rsidRPr="00281A66">
        <w:t>vol. 18, no. 7, 03/07/2018 2018.</w:t>
      </w:r>
    </w:p>
    <w:p w14:paraId="41D60F82" w14:textId="77777777" w:rsidR="00281A66" w:rsidRPr="00281A66" w:rsidRDefault="00281A66" w:rsidP="00281A66">
      <w:pPr>
        <w:pStyle w:val="EndNoteBibliography"/>
        <w:ind w:left="720" w:hanging="720"/>
      </w:pPr>
      <w:r w:rsidRPr="00281A66">
        <w:t>[49]</w:t>
      </w:r>
      <w:r w:rsidRPr="00281A66">
        <w:tab/>
        <w:t xml:space="preserve">S. Feng, M. Tang, F. Quivira, T. Dyson, F. Cuckov, and G. Schirner, "EEGu2: an embedded device for brain/body signal acquisition and processing," in </w:t>
      </w:r>
      <w:r w:rsidRPr="00281A66">
        <w:rPr>
          <w:i/>
        </w:rPr>
        <w:t>27th International Symposium on Rapid System Prototyping: Shortening the Path from Specification to Prototype</w:t>
      </w:r>
      <w:r w:rsidRPr="00281A66">
        <w:t>, Pittsburgh, Pennsylvania, 2016, pp. 19 - 25.</w:t>
      </w:r>
    </w:p>
    <w:p w14:paraId="457EE4C7" w14:textId="77777777" w:rsidR="00281A66" w:rsidRPr="00281A66" w:rsidRDefault="00281A66" w:rsidP="00281A66">
      <w:pPr>
        <w:pStyle w:val="EndNoteBibliography"/>
        <w:ind w:left="720" w:hanging="720"/>
      </w:pPr>
      <w:r w:rsidRPr="00281A66">
        <w:t>[50]</w:t>
      </w:r>
      <w:r w:rsidRPr="00281A6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2C114EC1" w14:textId="77777777" w:rsidR="00281A66" w:rsidRPr="00281A66" w:rsidRDefault="00281A66" w:rsidP="00281A66">
      <w:pPr>
        <w:pStyle w:val="EndNoteBibliography"/>
        <w:ind w:left="720" w:hanging="720"/>
      </w:pPr>
      <w:r w:rsidRPr="00281A66">
        <w:t>[51]</w:t>
      </w:r>
      <w:r w:rsidRPr="00281A6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5BD7BEC" w14:textId="77777777" w:rsidR="00281A66" w:rsidRPr="00281A66" w:rsidRDefault="00281A66" w:rsidP="00281A66">
      <w:pPr>
        <w:pStyle w:val="EndNoteBibliography"/>
        <w:ind w:left="720" w:hanging="720"/>
      </w:pPr>
      <w:r w:rsidRPr="00281A66">
        <w:t>[52]</w:t>
      </w:r>
      <w:r w:rsidRPr="00281A66">
        <w:tab/>
        <w:t xml:space="preserve">M. Wild, R. Pegan, and M. Lara. (2015, 18/08/2019). </w:t>
      </w:r>
      <w:r w:rsidRPr="00281A66">
        <w:rPr>
          <w:i/>
        </w:rPr>
        <w:t>Wearable Bluetooth Brain-Computer Interface for Detection and Analysis of Ear-EEG Signals</w:t>
      </w:r>
      <w:r w:rsidRPr="00281A66">
        <w:t>. Available: https://pdfs.semanticscholar.org/bae8/2d84b4384bd86cf942139ac9a45326f3083d.pdf?_ga=2.179954020.1547926640.1568593385-769052707.1568593385</w:t>
      </w:r>
    </w:p>
    <w:p w14:paraId="55C63A8F" w14:textId="77777777" w:rsidR="00281A66" w:rsidRPr="00281A66" w:rsidRDefault="00281A66" w:rsidP="00281A66">
      <w:pPr>
        <w:pStyle w:val="EndNoteBibliography"/>
        <w:ind w:left="720" w:hanging="720"/>
      </w:pPr>
      <w:r w:rsidRPr="00281A66">
        <w:t>[53]</w:t>
      </w:r>
      <w:r w:rsidRPr="00281A66">
        <w:tab/>
        <w:t xml:space="preserve">Texas Instruments. (n.d., 21/08/2019). </w:t>
      </w:r>
      <w:r w:rsidRPr="00281A66">
        <w:rPr>
          <w:i/>
        </w:rPr>
        <w:t>ADS1299 Low-Noise, 8-Channel, 24-Bit Analog-to-Digital Converter for Biopotential Measurements | TI.com</w:t>
      </w:r>
      <w:r w:rsidRPr="00281A66">
        <w:t>. Available: http://www.ti.com/product/ADS1299</w:t>
      </w:r>
    </w:p>
    <w:p w14:paraId="6B8EE3EC" w14:textId="77777777" w:rsidR="00281A66" w:rsidRPr="00281A66" w:rsidRDefault="00281A66" w:rsidP="00281A66">
      <w:pPr>
        <w:pStyle w:val="EndNoteBibliography"/>
        <w:ind w:left="720" w:hanging="720"/>
      </w:pPr>
      <w:r w:rsidRPr="00281A66">
        <w:t>[54]</w:t>
      </w:r>
      <w:r w:rsidRPr="00281A66">
        <w:tab/>
        <w:t>Texas Instruments, "ADS1299-x Low-Noise, 4-, 6-, 8-Channel, 24-Bit, Analog-to-Digital Converter for EEG and Biopotential Measurements," Jan. 2017 2017, Available: http://www.ti.com/lit/ds/symlink/ads1299.pdf.</w:t>
      </w:r>
    </w:p>
    <w:p w14:paraId="7618BB36" w14:textId="77777777" w:rsidR="00281A66" w:rsidRPr="00281A66" w:rsidRDefault="00281A66" w:rsidP="00281A66">
      <w:pPr>
        <w:pStyle w:val="EndNoteBibliography"/>
        <w:ind w:left="720" w:hanging="720"/>
      </w:pPr>
      <w:r w:rsidRPr="00281A66">
        <w:t>[55]</w:t>
      </w:r>
      <w:r w:rsidRPr="00281A66">
        <w:tab/>
        <w:t xml:space="preserve">W. Klonowski, "Everything you wanted to ask about EEG but were afraid to get the right answer," </w:t>
      </w:r>
      <w:r w:rsidRPr="00281A66">
        <w:rPr>
          <w:i/>
        </w:rPr>
        <w:t xml:space="preserve">Nonlinear Biomedical Physics, </w:t>
      </w:r>
      <w:r w:rsidRPr="00281A66">
        <w:t>vol. 3, no. 1, 26/5/2009 2009.</w:t>
      </w:r>
    </w:p>
    <w:p w14:paraId="57D9285B" w14:textId="77777777" w:rsidR="00281A66" w:rsidRPr="00281A66" w:rsidRDefault="00281A66" w:rsidP="00281A66">
      <w:pPr>
        <w:pStyle w:val="EndNoteBibliography"/>
        <w:ind w:left="720" w:hanging="720"/>
      </w:pPr>
      <w:r w:rsidRPr="00281A66">
        <w:t>[56]</w:t>
      </w:r>
      <w:r w:rsidRPr="00281A66">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281A66">
        <w:lastRenderedPageBreak/>
        <w:t>Available: https://ieeexplore-ieee-org.ezproxy.newcastle.edu.au/stamp/stamp.jsp?tp=&amp;arnumber=6740323</w:t>
      </w:r>
    </w:p>
    <w:p w14:paraId="0AC2493E" w14:textId="77777777" w:rsidR="00281A66" w:rsidRPr="00281A66" w:rsidRDefault="00281A66" w:rsidP="00281A66">
      <w:pPr>
        <w:pStyle w:val="EndNoteBibliography"/>
        <w:ind w:left="720" w:hanging="720"/>
      </w:pPr>
      <w:r w:rsidRPr="00281A66">
        <w:t>[57]</w:t>
      </w:r>
      <w:r w:rsidRPr="00281A66">
        <w:tab/>
        <w:t xml:space="preserve">S. S. Haykin, </w:t>
      </w:r>
      <w:r w:rsidRPr="00281A66">
        <w:rPr>
          <w:i/>
        </w:rPr>
        <w:t>Adaptive Filter Theory</w:t>
      </w:r>
      <w:r w:rsidRPr="00281A66">
        <w:t>, 4 ed. (Prentice-Hall information and system sciences series). Prentice Hall, 2002, p. 920.</w:t>
      </w:r>
    </w:p>
    <w:p w14:paraId="6EF10ACE" w14:textId="77777777" w:rsidR="00281A66" w:rsidRPr="00281A66" w:rsidRDefault="00281A66" w:rsidP="00281A66">
      <w:pPr>
        <w:pStyle w:val="EndNoteBibliography"/>
        <w:ind w:left="720" w:hanging="720"/>
      </w:pPr>
      <w:r w:rsidRPr="00281A66">
        <w:t>[58]</w:t>
      </w:r>
      <w:r w:rsidRPr="00281A66">
        <w:tab/>
        <w:t xml:space="preserve">G. Rodríguez-Bermúdez and P. J. García-Laencina, "Automatic and Adaptive Classification of Electroencephalographic Signals for Brain Computer Interfaces," </w:t>
      </w:r>
      <w:r w:rsidRPr="00281A66">
        <w:rPr>
          <w:i/>
        </w:rPr>
        <w:t xml:space="preserve">Journal of Medical Systems, </w:t>
      </w:r>
      <w:r w:rsidRPr="00281A66">
        <w:t>vol. 36, pp. 51-63, 02/11/2012 2012.</w:t>
      </w:r>
    </w:p>
    <w:p w14:paraId="4897195C" w14:textId="77777777" w:rsidR="00281A66" w:rsidRPr="00281A66" w:rsidRDefault="00281A66" w:rsidP="00281A66">
      <w:pPr>
        <w:pStyle w:val="EndNoteBibliography"/>
        <w:ind w:left="720" w:hanging="720"/>
      </w:pPr>
      <w:r w:rsidRPr="00281A66">
        <w:t>[59]</w:t>
      </w:r>
      <w:r w:rsidRPr="00281A6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4FD32FDB" w14:textId="77777777" w:rsidR="00281A66" w:rsidRPr="00281A66" w:rsidRDefault="00281A66" w:rsidP="00281A66">
      <w:pPr>
        <w:pStyle w:val="EndNoteBibliography"/>
        <w:ind w:left="720" w:hanging="720"/>
        <w:rPr>
          <w:i/>
        </w:rPr>
      </w:pPr>
      <w:r w:rsidRPr="00281A66">
        <w:t>[60]</w:t>
      </w:r>
      <w:r w:rsidRPr="00281A66">
        <w:tab/>
        <w:t xml:space="preserve">A. A. Suraj, M. Francis, T. S. Kavya, and T. M. Nirmal, "Discrete wavelet transform based image fusion and de-noising in FPGA," </w:t>
      </w:r>
    </w:p>
    <w:p w14:paraId="683F303E" w14:textId="77777777" w:rsidR="00281A66" w:rsidRPr="00281A66" w:rsidRDefault="00281A66" w:rsidP="00281A66">
      <w:pPr>
        <w:pStyle w:val="EndNoteBibliography"/>
        <w:ind w:left="720" w:hanging="720"/>
      </w:pPr>
      <w:r w:rsidRPr="00281A66">
        <w:rPr>
          <w:i/>
        </w:rPr>
        <w:t xml:space="preserve">Journal of Electrical Systems and Information Technology, </w:t>
      </w:r>
      <w:r w:rsidRPr="00281A66">
        <w:t>vol. 1, no. 1, pp. 72-81, May 2014 2014.</w:t>
      </w:r>
    </w:p>
    <w:p w14:paraId="594F6511" w14:textId="77777777" w:rsidR="00281A66" w:rsidRPr="00281A66" w:rsidRDefault="00281A66" w:rsidP="00281A66">
      <w:pPr>
        <w:pStyle w:val="EndNoteBibliography"/>
        <w:ind w:left="720" w:hanging="720"/>
      </w:pPr>
      <w:r w:rsidRPr="00281A66">
        <w:t>[61]</w:t>
      </w:r>
      <w:r w:rsidRPr="00281A66">
        <w:tab/>
        <w:t xml:space="preserve">G. Huang, J. Meng, D. Zhang, and X. Zhu, "Window Function for EEG Power Density Estimation and Its Application in SSVEP Based BCIs," in </w:t>
      </w:r>
      <w:r w:rsidRPr="00281A66">
        <w:rPr>
          <w:i/>
        </w:rPr>
        <w:t>International Conference on Intelligent Robotics and Applications</w:t>
      </w:r>
      <w:r w:rsidRPr="00281A66">
        <w:t>, Aachen, Germany, 2011, vol. 7102, pp. 135-144: Springer, Berlin, Germany.</w:t>
      </w:r>
    </w:p>
    <w:p w14:paraId="517FBCD0" w14:textId="77777777" w:rsidR="00281A66" w:rsidRPr="00281A66" w:rsidRDefault="00281A66" w:rsidP="00281A66">
      <w:pPr>
        <w:pStyle w:val="EndNoteBibliography"/>
        <w:ind w:left="720" w:hanging="720"/>
      </w:pPr>
      <w:r w:rsidRPr="00281A66">
        <w:t>[62]</w:t>
      </w:r>
      <w:r w:rsidRPr="00281A66">
        <w:tab/>
        <w:t xml:space="preserve">D. Coyle, G. Prasad, and T. M. McGinnity, </w:t>
      </w:r>
      <w:r w:rsidRPr="00281A66">
        <w:rPr>
          <w:i/>
        </w:rPr>
        <w:t xml:space="preserve">A Time-Frequency Approach to Feature Extraction for a Brain-Computer Interface with a Comparative Analysis of Performance Measures, </w:t>
      </w:r>
      <w:r w:rsidRPr="00281A66">
        <w:t>vol. 19, pp. 3141-3151, 04/11/2004 2004.</w:t>
      </w:r>
    </w:p>
    <w:p w14:paraId="0C5B4789" w14:textId="77777777" w:rsidR="00281A66" w:rsidRPr="00281A66" w:rsidRDefault="00281A66" w:rsidP="00281A66">
      <w:pPr>
        <w:pStyle w:val="EndNoteBibliography"/>
        <w:ind w:left="720" w:hanging="720"/>
      </w:pPr>
      <w:r w:rsidRPr="00281A66">
        <w:t>[63]</w:t>
      </w:r>
      <w:r w:rsidRPr="00281A66">
        <w:tab/>
        <w:t>"DCT/IDCT Customer Tutorial," ed: Xilinx, 2000.</w:t>
      </w:r>
    </w:p>
    <w:p w14:paraId="74CF92C1" w14:textId="77777777" w:rsidR="00281A66" w:rsidRPr="00281A66" w:rsidRDefault="00281A66" w:rsidP="00281A66">
      <w:pPr>
        <w:pStyle w:val="EndNoteBibliography"/>
        <w:ind w:left="720" w:hanging="720"/>
      </w:pPr>
      <w:r w:rsidRPr="00281A66">
        <w:t>[64]</w:t>
      </w:r>
      <w:r w:rsidRPr="00281A66">
        <w:tab/>
        <w:t xml:space="preserve">W.-H. Chen and W. K. Pratt, "Scene Adaptive Coder," in </w:t>
      </w:r>
      <w:r w:rsidRPr="00281A66">
        <w:rPr>
          <w:i/>
        </w:rPr>
        <w:t>IEEE Transactions on Communications</w:t>
      </w:r>
      <w:r w:rsidRPr="00281A66">
        <w:t>, Dallas, 1984, vol. 32, pp. 225-323: IEEE.</w:t>
      </w:r>
    </w:p>
    <w:p w14:paraId="150E3F63" w14:textId="77777777" w:rsidR="00281A66" w:rsidRPr="00281A66" w:rsidRDefault="00281A66" w:rsidP="00281A66">
      <w:pPr>
        <w:pStyle w:val="EndNoteBibliography"/>
        <w:ind w:left="720" w:hanging="720"/>
      </w:pPr>
      <w:r w:rsidRPr="00281A66">
        <w:t>[65]</w:t>
      </w:r>
      <w:r w:rsidRPr="00281A66">
        <w:tab/>
        <w:t>E. Roberts, "Lossy Data Compression: JPEG," ed: Stanford, n.d.</w:t>
      </w:r>
    </w:p>
    <w:p w14:paraId="4FF511C6" w14:textId="77777777" w:rsidR="00281A66" w:rsidRPr="00281A66" w:rsidRDefault="00281A66" w:rsidP="00281A66">
      <w:pPr>
        <w:pStyle w:val="EndNoteBibliography"/>
        <w:ind w:left="720" w:hanging="720"/>
      </w:pPr>
      <w:r w:rsidRPr="00281A66">
        <w:t>[66]</w:t>
      </w:r>
      <w:r w:rsidRPr="00281A66">
        <w:tab/>
        <w:t xml:space="preserve">J. Princen and A. Bradley, "Analysis/Synthesis filter bank design based on time domain aliasing cancellation," in </w:t>
      </w:r>
      <w:r w:rsidRPr="00281A66">
        <w:rPr>
          <w:i/>
        </w:rPr>
        <w:t>IEEE Transactions on Acoustics, Speech, and Signal Processing</w:t>
      </w:r>
      <w:r w:rsidRPr="00281A66">
        <w:t>, London, 1986, vol. 34, pp. 1153-1161: IEEE.</w:t>
      </w:r>
    </w:p>
    <w:p w14:paraId="26B7355B" w14:textId="77777777" w:rsidR="00281A66" w:rsidRPr="00281A66" w:rsidRDefault="00281A66" w:rsidP="00281A66">
      <w:pPr>
        <w:pStyle w:val="EndNoteBibliography"/>
        <w:ind w:left="720" w:hanging="720"/>
      </w:pPr>
      <w:r w:rsidRPr="00281A66">
        <w:t>[67]</w:t>
      </w:r>
      <w:r w:rsidRPr="00281A66">
        <w:tab/>
        <w:t>B. Lincoln, "Modified Discrete Cosine Transform (MDCT)," ed: Stanford University, 1998.</w:t>
      </w:r>
    </w:p>
    <w:p w14:paraId="4BE62D7A" w14:textId="77777777" w:rsidR="00281A66" w:rsidRPr="00281A66" w:rsidRDefault="00281A66" w:rsidP="00281A66">
      <w:pPr>
        <w:pStyle w:val="EndNoteBibliography"/>
        <w:ind w:left="720" w:hanging="720"/>
      </w:pPr>
      <w:r w:rsidRPr="00281A66">
        <w:t>[68]</w:t>
      </w:r>
      <w:r w:rsidRPr="00281A66">
        <w:tab/>
        <w:t xml:space="preserve">S. K. Bashar and M. I. H. Bhuiyan, "Classification of motor imagery movements using multivariate empirical mode decomposition and short time Fourier transform based hybrid method," </w:t>
      </w:r>
      <w:r w:rsidRPr="00281A66">
        <w:rPr>
          <w:i/>
        </w:rPr>
        <w:t xml:space="preserve">Engineering Science and Technology, an International Journal, </w:t>
      </w:r>
      <w:r w:rsidRPr="00281A66">
        <w:t>vol. 19, no. 3, pp. 1457-1464, Sept. 2016 2016.</w:t>
      </w:r>
    </w:p>
    <w:p w14:paraId="6A7B0517" w14:textId="77777777" w:rsidR="00281A66" w:rsidRPr="00281A66" w:rsidRDefault="00281A66" w:rsidP="00281A66">
      <w:pPr>
        <w:pStyle w:val="EndNoteBibliography"/>
        <w:ind w:left="720" w:hanging="720"/>
      </w:pPr>
      <w:r w:rsidRPr="00281A66">
        <w:t>[69]</w:t>
      </w:r>
      <w:r w:rsidRPr="00281A6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2A3C5641" w14:textId="77777777" w:rsidR="00281A66" w:rsidRPr="00281A66" w:rsidRDefault="00281A66" w:rsidP="00281A66">
      <w:pPr>
        <w:pStyle w:val="EndNoteBibliography"/>
        <w:ind w:left="720" w:hanging="720"/>
      </w:pPr>
      <w:r w:rsidRPr="00281A66">
        <w:t>[70]</w:t>
      </w:r>
      <w:r w:rsidRPr="00281A66">
        <w:tab/>
        <w:t xml:space="preserve">Y. Pang, S. Wang, and Y. Yuan, "Learning Regularized LDA by Clustering," in </w:t>
      </w:r>
      <w:r w:rsidRPr="00281A66">
        <w:rPr>
          <w:i/>
        </w:rPr>
        <w:t>IEEE Transactions on Neural Networks and Learning Systems</w:t>
      </w:r>
      <w:r w:rsidRPr="00281A66">
        <w:t>, 2014, vol. 25, no. 12, pp. 2191-2201: IEEE.</w:t>
      </w:r>
    </w:p>
    <w:p w14:paraId="2A86A13B" w14:textId="77777777" w:rsidR="00281A66" w:rsidRPr="00281A66" w:rsidRDefault="00281A66" w:rsidP="00281A66">
      <w:pPr>
        <w:pStyle w:val="EndNoteBibliography"/>
        <w:ind w:left="720" w:hanging="720"/>
      </w:pPr>
      <w:r w:rsidRPr="00281A66">
        <w:t>[71]</w:t>
      </w:r>
      <w:r w:rsidRPr="00281A66">
        <w:tab/>
        <w:t xml:space="preserve">F. Lauer. (2014, 21/08/2019). </w:t>
      </w:r>
      <w:r w:rsidRPr="00281A66">
        <w:rPr>
          <w:i/>
        </w:rPr>
        <w:t>Linear and Quadratic Discriminant Analysis (LDA / QDA)</w:t>
      </w:r>
      <w:r w:rsidRPr="00281A66">
        <w:t>. Available: http://mlweb.loria.fr/book/en/lda.html</w:t>
      </w:r>
    </w:p>
    <w:p w14:paraId="3DE87AFA" w14:textId="77777777" w:rsidR="00281A66" w:rsidRPr="00281A66" w:rsidRDefault="00281A66" w:rsidP="00281A66">
      <w:pPr>
        <w:pStyle w:val="EndNoteBibliography"/>
        <w:ind w:left="720" w:hanging="720"/>
      </w:pPr>
      <w:r w:rsidRPr="00281A66">
        <w:lastRenderedPageBreak/>
        <w:t>[72]</w:t>
      </w:r>
      <w:r w:rsidRPr="00281A66">
        <w:tab/>
        <w:t xml:space="preserve">Penn State University. (n.d., 21/08/2019). </w:t>
      </w:r>
      <w:r w:rsidRPr="00281A66">
        <w:rPr>
          <w:i/>
        </w:rPr>
        <w:t>9.2.8 - Quadratic Discriminant Analysis (QDA)</w:t>
      </w:r>
      <w:r w:rsidRPr="00281A66">
        <w:t>. Available: https://onlinecourses.science.psu.edu/stat508/book/export/html/696</w:t>
      </w:r>
    </w:p>
    <w:p w14:paraId="390F11BF" w14:textId="77777777" w:rsidR="00281A66" w:rsidRPr="00281A66" w:rsidRDefault="00281A66" w:rsidP="00281A66">
      <w:pPr>
        <w:pStyle w:val="EndNoteBibliography"/>
        <w:ind w:left="720" w:hanging="720"/>
      </w:pPr>
      <w:r w:rsidRPr="00281A66">
        <w:t>[73]</w:t>
      </w:r>
      <w:r w:rsidRPr="00281A66">
        <w:tab/>
        <w:t xml:space="preserve">V. Vapnik and C. Cortes, "Support-Vector Networks," </w:t>
      </w:r>
      <w:r w:rsidRPr="00281A66">
        <w:rPr>
          <w:i/>
        </w:rPr>
        <w:t xml:space="preserve">Machine Learning, </w:t>
      </w:r>
      <w:r w:rsidRPr="00281A66">
        <w:t>vol. 20, pp. 273-297, 1995.</w:t>
      </w:r>
    </w:p>
    <w:p w14:paraId="7503C0AD" w14:textId="77777777" w:rsidR="00281A66" w:rsidRPr="00281A66" w:rsidRDefault="00281A66" w:rsidP="00281A66">
      <w:pPr>
        <w:pStyle w:val="EndNoteBibliography"/>
        <w:ind w:left="720" w:hanging="720"/>
      </w:pPr>
      <w:r w:rsidRPr="00281A66">
        <w:t>[74]</w:t>
      </w:r>
      <w:r w:rsidRPr="00281A66">
        <w:tab/>
      </w:r>
      <w:r w:rsidRPr="00281A66">
        <w:rPr>
          <w:sz w:val="20"/>
        </w:rPr>
        <w:t>R. Pupale</w:t>
      </w:r>
      <w:r w:rsidRPr="00281A66">
        <w:t xml:space="preserve">. (2018, 21/08/2019). </w:t>
      </w:r>
      <w:r w:rsidRPr="00281A66">
        <w:rPr>
          <w:i/>
        </w:rPr>
        <w:t>Support Vector Machines(SVM) -- An Overview - Towards Data Science</w:t>
      </w:r>
      <w:r w:rsidRPr="00281A66">
        <w:t>. Available: https://towardsdatascience.com/https-medium-com-pupalerushikesh-svm-f4b42800e989</w:t>
      </w:r>
    </w:p>
    <w:p w14:paraId="34EB1F38" w14:textId="77777777" w:rsidR="00281A66" w:rsidRPr="00281A66" w:rsidRDefault="00281A66" w:rsidP="00281A66">
      <w:pPr>
        <w:pStyle w:val="EndNoteBibliography"/>
        <w:ind w:left="720" w:hanging="720"/>
      </w:pPr>
      <w:r w:rsidRPr="00281A66">
        <w:t>[75]</w:t>
      </w:r>
      <w:r w:rsidRPr="00281A66">
        <w:tab/>
        <w:t>D. Sontage, "Support Vector Machines (SVMs) Lecture 2," ed: Massachusetts Institute of Technology, n.d.</w:t>
      </w:r>
    </w:p>
    <w:p w14:paraId="5D7AAE5D" w14:textId="77777777" w:rsidR="00281A66" w:rsidRPr="00281A66" w:rsidRDefault="00281A66" w:rsidP="00281A66">
      <w:pPr>
        <w:pStyle w:val="EndNoteBibliography"/>
        <w:ind w:left="720" w:hanging="720"/>
      </w:pPr>
      <w:r w:rsidRPr="00281A66">
        <w:t>[76]</w:t>
      </w:r>
      <w:r w:rsidRPr="00281A66">
        <w:tab/>
        <w:t>R. Berwick, "An Idiot’s guide to Support vector machines (SVMs)," ed: Massachusetts Institute of Technology, n.d.</w:t>
      </w:r>
    </w:p>
    <w:p w14:paraId="0FCAB78B" w14:textId="77777777" w:rsidR="00281A66" w:rsidRPr="00281A66" w:rsidRDefault="00281A66" w:rsidP="00281A66">
      <w:pPr>
        <w:pStyle w:val="EndNoteBibliography"/>
        <w:ind w:left="720" w:hanging="720"/>
      </w:pPr>
      <w:r w:rsidRPr="00281A66">
        <w:t>[77]</w:t>
      </w:r>
      <w:r w:rsidRPr="00281A66">
        <w:tab/>
        <w:t xml:space="preserve">K. Teknomo. (n.d., 21/08/2019). </w:t>
      </w:r>
      <w:r w:rsidRPr="00281A66">
        <w:rPr>
          <w:i/>
        </w:rPr>
        <w:t>K Nearest Neighbors Tutorial: How K-Nearest Neighbour (KNN) Algorithm works?</w:t>
      </w:r>
      <w:r w:rsidRPr="00281A66">
        <w:t xml:space="preserve"> Available: https://people.revoledu.com/kardi/tutorial/KNN/HowTo_KNN.html</w:t>
      </w:r>
    </w:p>
    <w:p w14:paraId="0AD3E36E" w14:textId="77777777" w:rsidR="00281A66" w:rsidRPr="00281A66" w:rsidRDefault="00281A66" w:rsidP="00281A66">
      <w:pPr>
        <w:pStyle w:val="EndNoteBibliography"/>
        <w:ind w:left="720" w:hanging="720"/>
      </w:pPr>
      <w:r w:rsidRPr="00281A66">
        <w:t>[78]</w:t>
      </w:r>
      <w:r w:rsidRPr="00281A66">
        <w:tab/>
        <w:t xml:space="preserve">(n.d., 21/08/2019). </w:t>
      </w:r>
      <w:r w:rsidRPr="00281A66">
        <w:rPr>
          <w:i/>
        </w:rPr>
        <w:t>kNN</w:t>
      </w:r>
      <w:r w:rsidRPr="00281A66">
        <w:t>. Available: http://cs.carleton.edu/cs_comps/0910/netflixprize/final_results/knn/index.html</w:t>
      </w:r>
    </w:p>
    <w:p w14:paraId="5760045A" w14:textId="77777777" w:rsidR="00281A66" w:rsidRPr="00281A66" w:rsidRDefault="00281A66" w:rsidP="00281A66">
      <w:pPr>
        <w:pStyle w:val="EndNoteBibliography"/>
        <w:ind w:left="720" w:hanging="720"/>
      </w:pPr>
      <w:r w:rsidRPr="00281A66">
        <w:t>[79]</w:t>
      </w:r>
      <w:r w:rsidRPr="00281A66">
        <w:tab/>
        <w:t xml:space="preserve">(2018, 21/09/2019). </w:t>
      </w:r>
      <w:r w:rsidRPr="00281A66">
        <w:rPr>
          <w:i/>
        </w:rPr>
        <w:t>Lecture 2: k-nearest neighbors / Curese of Dimensionality</w:t>
      </w:r>
      <w:r w:rsidRPr="00281A66">
        <w:t>. Available: http://www.cs.cornell.edu/courses/cs4780/2018fa/lectures/lecturenote02_kNN.html</w:t>
      </w:r>
    </w:p>
    <w:p w14:paraId="2B238A0D" w14:textId="77777777" w:rsidR="00281A66" w:rsidRPr="00281A66" w:rsidRDefault="00281A66" w:rsidP="00281A66">
      <w:pPr>
        <w:pStyle w:val="EndNoteBibliography"/>
        <w:ind w:left="720" w:hanging="720"/>
      </w:pPr>
      <w:r w:rsidRPr="00281A66">
        <w:t>[80]</w:t>
      </w:r>
      <w:r w:rsidRPr="00281A66">
        <w:tab/>
        <w:t>B. M. Kaya M, Ozbay E, Yanar H, Mishchenko Y, "A large electroencephalographic motor imagery dataset for electroencephalographic brain computer interfaces," ed: figshare, 2018.</w:t>
      </w:r>
    </w:p>
    <w:p w14:paraId="4A6B2BF0" w14:textId="77777777" w:rsidR="00281A66" w:rsidRPr="00281A66" w:rsidRDefault="00281A66" w:rsidP="00281A66">
      <w:pPr>
        <w:pStyle w:val="EndNoteBibliography"/>
        <w:ind w:left="720" w:hanging="720"/>
      </w:pPr>
      <w:r w:rsidRPr="00281A66">
        <w:t>[81]</w:t>
      </w:r>
      <w:r w:rsidRPr="00281A66">
        <w:tab/>
        <w:t xml:space="preserve">B. M. Kaya M, Ozbay E, Yanar H, Mishchenko Y, "A large electroencephalographic motor imagery dataset for electroencephalographic brain computer interfaces," </w:t>
      </w:r>
      <w:r w:rsidRPr="00281A66">
        <w:rPr>
          <w:i/>
        </w:rPr>
        <w:t xml:space="preserve">Scientific Data, </w:t>
      </w:r>
      <w:r w:rsidRPr="00281A66">
        <w:t>vol. 5, no. 180211, 2018.</w:t>
      </w:r>
    </w:p>
    <w:p w14:paraId="5AF60242" w14:textId="77777777" w:rsidR="00281A66" w:rsidRPr="00281A66" w:rsidRDefault="00281A66" w:rsidP="00281A66">
      <w:pPr>
        <w:pStyle w:val="EndNoteBibliography"/>
        <w:ind w:left="720" w:hanging="720"/>
      </w:pPr>
      <w:r w:rsidRPr="00281A66">
        <w:t>[82]</w:t>
      </w:r>
      <w:r w:rsidRPr="00281A66">
        <w:tab/>
        <w:t xml:space="preserve">K. Cabeen and P. Gent. (n.d., 03/11/2019). </w:t>
      </w:r>
      <w:r w:rsidRPr="00281A66">
        <w:rPr>
          <w:i/>
        </w:rPr>
        <w:t>Image Compression and the Discrete Cosine Transform</w:t>
      </w:r>
      <w:r w:rsidRPr="00281A66">
        <w:t>. Available: https://www.math.cuhk.edu.hk/~lmlui/dct.pdf</w:t>
      </w:r>
    </w:p>
    <w:p w14:paraId="13112F39" w14:textId="77777777" w:rsidR="00281A66" w:rsidRPr="00281A66" w:rsidRDefault="00281A66" w:rsidP="00281A66">
      <w:pPr>
        <w:pStyle w:val="EndNoteBibliography"/>
        <w:ind w:left="720" w:hanging="720"/>
      </w:pPr>
      <w:r w:rsidRPr="00281A66">
        <w:t>[83]</w:t>
      </w:r>
      <w:r w:rsidRPr="00281A66">
        <w:tab/>
        <w:t xml:space="preserve">A. B. Watson, "Image Compression Using the Discrete Cosine Transform," </w:t>
      </w:r>
      <w:r w:rsidRPr="00281A66">
        <w:rPr>
          <w:i/>
        </w:rPr>
        <w:t xml:space="preserve">Mathematica, </w:t>
      </w:r>
      <w:r w:rsidRPr="00281A66">
        <w:t>vol. 4, no. 1, pp. 81-88, 1994.</w:t>
      </w:r>
    </w:p>
    <w:p w14:paraId="518F50FD" w14:textId="77777777" w:rsidR="00281A66" w:rsidRPr="00281A66" w:rsidRDefault="00281A66" w:rsidP="00281A66">
      <w:pPr>
        <w:pStyle w:val="EndNoteBibliography"/>
        <w:ind w:left="720" w:hanging="720"/>
      </w:pPr>
      <w:r w:rsidRPr="00281A66">
        <w:t>[84]</w:t>
      </w:r>
      <w:r w:rsidRPr="00281A66">
        <w:tab/>
        <w:t xml:space="preserve">Florida Research Instruments. (n.d., 04/11/2019). </w:t>
      </w:r>
      <w:r w:rsidRPr="00281A66">
        <w:rPr>
          <w:i/>
        </w:rPr>
        <w:t>EEG Headband Packages - Florida Research Instruments Inc</w:t>
      </w:r>
      <w:r w:rsidRPr="00281A66">
        <w:t>. Available: https://www.fri-fl-shop.com/product/eeg-headband-packages/</w:t>
      </w:r>
    </w:p>
    <w:p w14:paraId="524E6268" w14:textId="77777777" w:rsidR="00281A66" w:rsidRPr="00281A66" w:rsidRDefault="00281A66" w:rsidP="00281A66">
      <w:pPr>
        <w:pStyle w:val="EndNoteBibliography"/>
        <w:ind w:left="720" w:hanging="720"/>
      </w:pPr>
      <w:r w:rsidRPr="00281A66">
        <w:t>[85]</w:t>
      </w:r>
      <w:r w:rsidRPr="00281A66">
        <w:tab/>
        <w:t xml:space="preserve">S. Thornton. (2016, 04/11/2019). </w:t>
      </w:r>
      <w:r w:rsidRPr="00281A66">
        <w:rPr>
          <w:i/>
        </w:rPr>
        <w:t>Trade-offs in Choosing 8-bit vs. 16- and 32-bit Architectures</w:t>
      </w:r>
      <w:r w:rsidRPr="00281A66">
        <w:t>. Available: https://www.microcontrollertips.com/trade-offs-choosing-8-bit-vs-16-32-bit-architectures/</w:t>
      </w:r>
    </w:p>
    <w:p w14:paraId="590E9ED0" w14:textId="77777777" w:rsidR="00281A66" w:rsidRPr="00281A66" w:rsidRDefault="00281A66" w:rsidP="00281A66">
      <w:pPr>
        <w:pStyle w:val="EndNoteBibliography"/>
        <w:ind w:left="720" w:hanging="720"/>
      </w:pPr>
      <w:r w:rsidRPr="00281A66">
        <w:t>[86]</w:t>
      </w:r>
      <w:r w:rsidRPr="00281A66">
        <w:tab/>
        <w:t xml:space="preserve">A. Mota. (2017, 04/11/2019). </w:t>
      </w:r>
      <w:r w:rsidRPr="00281A66">
        <w:rPr>
          <w:i/>
        </w:rPr>
        <w:t>Materials of Prosthetic Limbs</w:t>
      </w:r>
      <w:r w:rsidRPr="00281A66">
        <w:t>. Available: https://broncoscholar.library.cpp.edu/bitstream/handle/10211.3/193171/MotaAnissa_LibraryResearchPaper2017.pdf?sequence=1</w:t>
      </w:r>
    </w:p>
    <w:p w14:paraId="3E2EDEEC" w14:textId="77777777" w:rsidR="00281A66" w:rsidRPr="00281A66" w:rsidRDefault="00281A66" w:rsidP="00281A66">
      <w:pPr>
        <w:pStyle w:val="EndNoteBibliography"/>
        <w:ind w:left="720" w:hanging="720"/>
      </w:pPr>
      <w:r w:rsidRPr="00281A66">
        <w:t>[87]</w:t>
      </w:r>
      <w:r w:rsidRPr="00281A66">
        <w:tab/>
        <w:t xml:space="preserve">J. Nalepa and M. Kawulok, "Selecting training sets for support vector machines: a review," </w:t>
      </w:r>
      <w:r w:rsidRPr="00281A66">
        <w:rPr>
          <w:i/>
        </w:rPr>
        <w:t xml:space="preserve">Artificial Intelligence Review, </w:t>
      </w:r>
      <w:r w:rsidRPr="00281A66">
        <w:t>vol. 52, no. 2, pp. 857-900, August 2019 2018.</w:t>
      </w:r>
    </w:p>
    <w:p w14:paraId="3094B852" w14:textId="77777777" w:rsidR="00281A66" w:rsidRPr="00281A66" w:rsidRDefault="00281A66" w:rsidP="00281A66">
      <w:pPr>
        <w:pStyle w:val="EndNoteBibliography"/>
        <w:ind w:left="720" w:hanging="720"/>
      </w:pPr>
      <w:r w:rsidRPr="00281A66">
        <w:t>[88]</w:t>
      </w:r>
      <w:r w:rsidRPr="00281A66">
        <w:tab/>
        <w:t xml:space="preserve">S. Winters-Hill and S. Merat, "SVM clustering," </w:t>
      </w:r>
      <w:r w:rsidRPr="00281A66">
        <w:rPr>
          <w:i/>
        </w:rPr>
        <w:t xml:space="preserve">BMC Bioinformatics, </w:t>
      </w:r>
      <w:r w:rsidRPr="00281A66">
        <w:t>vol. 8, no. 7, 1/11/2007 2007.</w:t>
      </w:r>
    </w:p>
    <w:p w14:paraId="2948A53E" w14:textId="77777777" w:rsidR="00281A66" w:rsidRPr="00281A66" w:rsidRDefault="00281A66" w:rsidP="00281A66">
      <w:pPr>
        <w:pStyle w:val="EndNoteBibliography"/>
        <w:ind w:left="720" w:hanging="720"/>
      </w:pPr>
      <w:r w:rsidRPr="00281A66">
        <w:t>[89]</w:t>
      </w:r>
      <w:r w:rsidRPr="00281A66">
        <w:tab/>
        <w:t xml:space="preserve">H. Nakatani, N. Orlandi, and C. van Leeuwen, "Precisely timed occulomotor and parietal EEG activity in perceptual switching," </w:t>
      </w:r>
      <w:r w:rsidRPr="00281A66">
        <w:rPr>
          <w:i/>
        </w:rPr>
        <w:t xml:space="preserve">Cognitive Neurodynamics, </w:t>
      </w:r>
      <w:r w:rsidRPr="00281A66">
        <w:t>vol. 5, no. 4, pp. 399 - 409, 5/11/2011 2011.</w:t>
      </w:r>
    </w:p>
    <w:p w14:paraId="5A1BA649" w14:textId="64018498"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1"/>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5C2F78">
      <w:pPr>
        <w:pStyle w:val="Heading1"/>
        <w:spacing w:before="0"/>
      </w:pPr>
      <w:bookmarkStart w:id="85" w:name="_Ref23865532"/>
      <w:bookmarkStart w:id="86" w:name="_Toc24134380"/>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2">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5"/>
      <w:bookmarkEnd w:id="86"/>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3">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65567859"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4">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5"/>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F52BA7" w14:textId="77777777" w:rsidR="007477FD" w:rsidRDefault="007477FD" w:rsidP="00490097">
      <w:r>
        <w:separator/>
      </w:r>
    </w:p>
  </w:endnote>
  <w:endnote w:type="continuationSeparator" w:id="0">
    <w:p w14:paraId="1C3BEB22" w14:textId="77777777" w:rsidR="007477FD" w:rsidRDefault="007477F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6A1981" w:rsidRDefault="006A198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6A1981" w:rsidRDefault="006A1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6A1981" w:rsidRDefault="006A198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6A1981" w:rsidRDefault="006A19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6A1981" w:rsidRDefault="006A198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6A1981" w:rsidRDefault="006A1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DAC751" w14:textId="77777777" w:rsidR="007477FD" w:rsidRDefault="007477FD" w:rsidP="00490097">
      <w:r>
        <w:separator/>
      </w:r>
    </w:p>
  </w:footnote>
  <w:footnote w:type="continuationSeparator" w:id="0">
    <w:p w14:paraId="43C883A7" w14:textId="77777777" w:rsidR="007477FD" w:rsidRDefault="007477F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1262C"/>
    <w:rsid w:val="00025F89"/>
    <w:rsid w:val="0003719C"/>
    <w:rsid w:val="0004104B"/>
    <w:rsid w:val="000441E5"/>
    <w:rsid w:val="000460BF"/>
    <w:rsid w:val="00046172"/>
    <w:rsid w:val="00047F0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F06E2"/>
    <w:rsid w:val="000F209B"/>
    <w:rsid w:val="0010169E"/>
    <w:rsid w:val="00101C39"/>
    <w:rsid w:val="001047C4"/>
    <w:rsid w:val="00106E28"/>
    <w:rsid w:val="00115927"/>
    <w:rsid w:val="001271B2"/>
    <w:rsid w:val="001349B0"/>
    <w:rsid w:val="001404F7"/>
    <w:rsid w:val="00142E9E"/>
    <w:rsid w:val="001515D7"/>
    <w:rsid w:val="0015185C"/>
    <w:rsid w:val="00157D12"/>
    <w:rsid w:val="00161CF3"/>
    <w:rsid w:val="001625F6"/>
    <w:rsid w:val="00164762"/>
    <w:rsid w:val="0017018B"/>
    <w:rsid w:val="00175F7F"/>
    <w:rsid w:val="001763FC"/>
    <w:rsid w:val="001773EA"/>
    <w:rsid w:val="00190E59"/>
    <w:rsid w:val="001917F8"/>
    <w:rsid w:val="001A0514"/>
    <w:rsid w:val="001A2ED7"/>
    <w:rsid w:val="001A763B"/>
    <w:rsid w:val="001B6A0D"/>
    <w:rsid w:val="001C088A"/>
    <w:rsid w:val="001C3B77"/>
    <w:rsid w:val="001C7DF3"/>
    <w:rsid w:val="001E1DD7"/>
    <w:rsid w:val="001F058B"/>
    <w:rsid w:val="001F3571"/>
    <w:rsid w:val="001F432E"/>
    <w:rsid w:val="001F4D37"/>
    <w:rsid w:val="001F6AE4"/>
    <w:rsid w:val="001F6C82"/>
    <w:rsid w:val="00204921"/>
    <w:rsid w:val="002075CA"/>
    <w:rsid w:val="0021203C"/>
    <w:rsid w:val="002179CE"/>
    <w:rsid w:val="0022336D"/>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5DDA"/>
    <w:rsid w:val="002C6CAE"/>
    <w:rsid w:val="002D3AE2"/>
    <w:rsid w:val="002D4D2B"/>
    <w:rsid w:val="002E0AB7"/>
    <w:rsid w:val="002E50B3"/>
    <w:rsid w:val="002F3553"/>
    <w:rsid w:val="002F58C5"/>
    <w:rsid w:val="002F763A"/>
    <w:rsid w:val="00301668"/>
    <w:rsid w:val="00311DB3"/>
    <w:rsid w:val="00323406"/>
    <w:rsid w:val="0032619C"/>
    <w:rsid w:val="00336D1A"/>
    <w:rsid w:val="00350C2B"/>
    <w:rsid w:val="0036516E"/>
    <w:rsid w:val="00365894"/>
    <w:rsid w:val="0037199B"/>
    <w:rsid w:val="00372FA5"/>
    <w:rsid w:val="00375A15"/>
    <w:rsid w:val="00381704"/>
    <w:rsid w:val="003A6C23"/>
    <w:rsid w:val="003B68BD"/>
    <w:rsid w:val="003C764F"/>
    <w:rsid w:val="003D3DF5"/>
    <w:rsid w:val="003E313A"/>
    <w:rsid w:val="003E5CC3"/>
    <w:rsid w:val="003E67F6"/>
    <w:rsid w:val="003F49FB"/>
    <w:rsid w:val="003F78B8"/>
    <w:rsid w:val="00400BA0"/>
    <w:rsid w:val="00403024"/>
    <w:rsid w:val="004053CF"/>
    <w:rsid w:val="00407BAB"/>
    <w:rsid w:val="0041143B"/>
    <w:rsid w:val="004144AE"/>
    <w:rsid w:val="00414A84"/>
    <w:rsid w:val="00423D97"/>
    <w:rsid w:val="00427968"/>
    <w:rsid w:val="0043390C"/>
    <w:rsid w:val="0043533A"/>
    <w:rsid w:val="00453D63"/>
    <w:rsid w:val="004552D2"/>
    <w:rsid w:val="0047106D"/>
    <w:rsid w:val="00472E32"/>
    <w:rsid w:val="00474D33"/>
    <w:rsid w:val="00474EED"/>
    <w:rsid w:val="00476ADB"/>
    <w:rsid w:val="00490097"/>
    <w:rsid w:val="00494F6A"/>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90F8E"/>
    <w:rsid w:val="00591380"/>
    <w:rsid w:val="00593D2C"/>
    <w:rsid w:val="00594C0D"/>
    <w:rsid w:val="00596FCD"/>
    <w:rsid w:val="005B6ADA"/>
    <w:rsid w:val="005C168A"/>
    <w:rsid w:val="005C2F78"/>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4220"/>
    <w:rsid w:val="00686FA1"/>
    <w:rsid w:val="00687790"/>
    <w:rsid w:val="006925A1"/>
    <w:rsid w:val="00692810"/>
    <w:rsid w:val="006969F2"/>
    <w:rsid w:val="006A1981"/>
    <w:rsid w:val="006B3DCC"/>
    <w:rsid w:val="006C10AB"/>
    <w:rsid w:val="006C5008"/>
    <w:rsid w:val="006D70BD"/>
    <w:rsid w:val="006E6F4E"/>
    <w:rsid w:val="006F167A"/>
    <w:rsid w:val="006F1B90"/>
    <w:rsid w:val="006F75C5"/>
    <w:rsid w:val="006F7942"/>
    <w:rsid w:val="007100D0"/>
    <w:rsid w:val="00744F93"/>
    <w:rsid w:val="007477FD"/>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D6B2C"/>
    <w:rsid w:val="008E0978"/>
    <w:rsid w:val="008E3368"/>
    <w:rsid w:val="008F0CA7"/>
    <w:rsid w:val="008F29B2"/>
    <w:rsid w:val="008F2EA7"/>
    <w:rsid w:val="008F335D"/>
    <w:rsid w:val="008F57F0"/>
    <w:rsid w:val="008F79E6"/>
    <w:rsid w:val="0090435A"/>
    <w:rsid w:val="00905789"/>
    <w:rsid w:val="00907F7B"/>
    <w:rsid w:val="009244F2"/>
    <w:rsid w:val="00940A2B"/>
    <w:rsid w:val="0094667F"/>
    <w:rsid w:val="00947B46"/>
    <w:rsid w:val="00953033"/>
    <w:rsid w:val="009536AF"/>
    <w:rsid w:val="0095536A"/>
    <w:rsid w:val="00974BAA"/>
    <w:rsid w:val="009763B9"/>
    <w:rsid w:val="00981CC5"/>
    <w:rsid w:val="0099017D"/>
    <w:rsid w:val="00990E7B"/>
    <w:rsid w:val="00992150"/>
    <w:rsid w:val="00993D6D"/>
    <w:rsid w:val="009A61AD"/>
    <w:rsid w:val="009B2B49"/>
    <w:rsid w:val="009B726E"/>
    <w:rsid w:val="009D702C"/>
    <w:rsid w:val="009E4806"/>
    <w:rsid w:val="00A05B90"/>
    <w:rsid w:val="00A24F0B"/>
    <w:rsid w:val="00A33703"/>
    <w:rsid w:val="00A36972"/>
    <w:rsid w:val="00A475A9"/>
    <w:rsid w:val="00A50DFA"/>
    <w:rsid w:val="00A56F0D"/>
    <w:rsid w:val="00A62371"/>
    <w:rsid w:val="00A67871"/>
    <w:rsid w:val="00A75609"/>
    <w:rsid w:val="00A75F60"/>
    <w:rsid w:val="00A76B6F"/>
    <w:rsid w:val="00A93A9A"/>
    <w:rsid w:val="00A95FFA"/>
    <w:rsid w:val="00AA102C"/>
    <w:rsid w:val="00AA31BA"/>
    <w:rsid w:val="00AC647F"/>
    <w:rsid w:val="00AD0CEE"/>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78F0"/>
    <w:rsid w:val="00D63ED6"/>
    <w:rsid w:val="00D75411"/>
    <w:rsid w:val="00D90AEF"/>
    <w:rsid w:val="00D925D0"/>
    <w:rsid w:val="00D948C1"/>
    <w:rsid w:val="00D96EA9"/>
    <w:rsid w:val="00DA31CD"/>
    <w:rsid w:val="00DA61A7"/>
    <w:rsid w:val="00DB1741"/>
    <w:rsid w:val="00DC6D2A"/>
    <w:rsid w:val="00DD072A"/>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4FF4"/>
    <w:rsid w:val="00E8453F"/>
    <w:rsid w:val="00E90836"/>
    <w:rsid w:val="00E90B31"/>
    <w:rsid w:val="00E927B6"/>
    <w:rsid w:val="00E97E7F"/>
    <w:rsid w:val="00EB172F"/>
    <w:rsid w:val="00EB4C3E"/>
    <w:rsid w:val="00EB61B1"/>
    <w:rsid w:val="00EC4243"/>
    <w:rsid w:val="00ED0562"/>
    <w:rsid w:val="00ED53BD"/>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jpe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jpe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2.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076AE9-BD44-4813-95E1-998425749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7</Pages>
  <Words>26920</Words>
  <Characters>153448</Characters>
  <Application>Microsoft Office Word</Application>
  <DocSecurity>0</DocSecurity>
  <Lines>1278</Lines>
  <Paragraphs>36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8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7</cp:revision>
  <cp:lastPrinted>2019-11-08T10:22:00Z</cp:lastPrinted>
  <dcterms:created xsi:type="dcterms:W3CDTF">2020-06-03T08:02:00Z</dcterms:created>
  <dcterms:modified xsi:type="dcterms:W3CDTF">2020-06-03T08:45:00Z</dcterms:modified>
</cp:coreProperties>
</file>